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3379C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Name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Journal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color w:val="000000"/>
        </w:rPr>
        <w:t>World</w:t>
      </w:r>
      <w:r w:rsidR="00532C0A" w:rsidRPr="00D6723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color w:val="000000"/>
        </w:rPr>
        <w:t>Journal</w:t>
      </w:r>
      <w:r w:rsidR="00532C0A" w:rsidRPr="00D6723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color w:val="000000"/>
        </w:rPr>
        <w:t>Hepatology</w:t>
      </w:r>
    </w:p>
    <w:p w14:paraId="4BD2CC09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Manuscript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NO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70184</w:t>
      </w:r>
    </w:p>
    <w:p w14:paraId="70EA56D3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Manuscript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Type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</w:t>
      </w:r>
    </w:p>
    <w:p w14:paraId="6911C985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6A6CF0A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Late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polymicrobial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infection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in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liver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transplant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patient: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="000D732B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</w:t>
      </w:r>
      <w:r w:rsidR="00532C0A" w:rsidRPr="00D67233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report</w:t>
      </w:r>
    </w:p>
    <w:p w14:paraId="7059CBE6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3FF03974" w14:textId="77777777" w:rsidR="00A77B3E" w:rsidRPr="00D67233" w:rsidRDefault="000D732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Per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L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color w:val="000000"/>
        </w:rPr>
        <w:t>et</w:t>
      </w:r>
      <w:r w:rsidR="00532C0A" w:rsidRPr="00D67233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color w:val="000000"/>
        </w:rPr>
        <w:t>al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11560B" w:rsidRPr="00D67233">
        <w:rPr>
          <w:rFonts w:ascii="Book Antiqua" w:eastAsia="Book Antiqua" w:hAnsi="Book Antiqua" w:cs="Book Antiqua"/>
          <w:color w:val="000000"/>
        </w:rPr>
        <w:t>L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11560B"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11560B"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11560B" w:rsidRPr="00D67233">
        <w:rPr>
          <w:rFonts w:ascii="Book Antiqua" w:eastAsia="Book Antiqua" w:hAnsi="Book Antiqua" w:cs="Book Antiqua"/>
          <w:color w:val="000000"/>
        </w:rPr>
        <w:t>infection</w:t>
      </w:r>
    </w:p>
    <w:p w14:paraId="7DD8FD90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08848922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Ire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ida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ez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Z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Haskal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oh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ga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r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go</w:t>
      </w:r>
    </w:p>
    <w:p w14:paraId="5F8D8EBA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4A96A4F" w14:textId="1F577A32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Iren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La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aridad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Perez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E11BC" w:rsidRPr="00D67233">
        <w:rPr>
          <w:rFonts w:ascii="Book Antiqua" w:eastAsia="Book Antiqua" w:hAnsi="Book Antiqua" w:cs="Book Antiqua"/>
          <w:bCs/>
          <w:color w:val="000000"/>
        </w:rPr>
        <w:t>Department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FE11BC"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in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vers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rgin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n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rlottesvill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</w:t>
      </w:r>
      <w:r w:rsidR="007F50FD">
        <w:rPr>
          <w:rFonts w:ascii="Book Antiqua" w:eastAsia="Book Antiqua" w:hAnsi="Book Antiqua" w:cs="Book Antiqua" w:hint="eastAsia"/>
          <w:color w:val="000000"/>
          <w:lang w:eastAsia="zh-CN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2903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s</w:t>
      </w:r>
    </w:p>
    <w:p w14:paraId="02603264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3F79EA10" w14:textId="27F7D6F3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Ziv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Haskal</w:t>
      </w:r>
      <w:proofErr w:type="spellEnd"/>
      <w:r w:rsidRPr="00D67233">
        <w:rPr>
          <w:rFonts w:ascii="Book Antiqua" w:eastAsia="Book Antiqua" w:hAnsi="Book Antiqua" w:cs="Book Antiqua"/>
          <w:b/>
          <w:bCs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277EF" w:rsidRPr="00D67233">
        <w:rPr>
          <w:rFonts w:ascii="Book Antiqua" w:eastAsia="Book Antiqua" w:hAnsi="Book Antiqua" w:cs="Book Antiqua"/>
          <w:bCs/>
          <w:color w:val="000000"/>
        </w:rPr>
        <w:t>Department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A277EF"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aging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vers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rgin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n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rlottesvill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7F50FD" w:rsidRPr="00D67233">
        <w:rPr>
          <w:rFonts w:ascii="Book Antiqua" w:eastAsia="Book Antiqua" w:hAnsi="Book Antiqua" w:cs="Book Antiqua"/>
          <w:color w:val="000000"/>
        </w:rPr>
        <w:t>V</w:t>
      </w:r>
      <w:r w:rsidR="007F50FD">
        <w:rPr>
          <w:rFonts w:ascii="Book Antiqua" w:eastAsia="Book Antiqua" w:hAnsi="Book Antiqua" w:cs="Book Antiqua"/>
          <w:color w:val="000000"/>
        </w:rPr>
        <w:t>A</w:t>
      </w:r>
      <w:r w:rsidR="007F50FD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2903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s</w:t>
      </w:r>
    </w:p>
    <w:p w14:paraId="43154972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22AF7EE5" w14:textId="4E42A5FD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John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I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Hogan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33958" w:rsidRPr="00D67233">
        <w:rPr>
          <w:rFonts w:ascii="Book Antiqua" w:eastAsia="Book Antiqua" w:hAnsi="Book Antiqua" w:cs="Book Antiqua"/>
          <w:bCs/>
          <w:color w:val="000000"/>
        </w:rPr>
        <w:t>Department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233958"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in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ea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na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alt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vers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rgin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n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rlottesvill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7F50FD" w:rsidRPr="00D67233">
        <w:rPr>
          <w:rFonts w:ascii="Book Antiqua" w:eastAsia="Book Antiqua" w:hAnsi="Book Antiqua" w:cs="Book Antiqua"/>
          <w:color w:val="000000"/>
        </w:rPr>
        <w:t>V</w:t>
      </w:r>
      <w:r w:rsidR="007F50FD">
        <w:rPr>
          <w:rFonts w:ascii="Book Antiqua" w:eastAsia="Book Antiqua" w:hAnsi="Book Antiqua" w:cs="Book Antiqua"/>
          <w:color w:val="000000"/>
        </w:rPr>
        <w:t>A</w:t>
      </w:r>
      <w:r w:rsidR="007F50FD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2903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s</w:t>
      </w:r>
    </w:p>
    <w:p w14:paraId="41A3E0EC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46F88D62" w14:textId="45524B33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Curtis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K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rgo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C2848" w:rsidRPr="00D67233">
        <w:rPr>
          <w:rFonts w:ascii="Book Antiqua" w:eastAsia="Book Antiqua" w:hAnsi="Book Antiqua" w:cs="Book Antiqua"/>
          <w:bCs/>
          <w:color w:val="000000"/>
        </w:rPr>
        <w:t>Department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3C2848"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in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enter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olog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vers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rgin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n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rlottesvill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7F50FD" w:rsidRPr="00D67233">
        <w:rPr>
          <w:rFonts w:ascii="Book Antiqua" w:eastAsia="Book Antiqua" w:hAnsi="Book Antiqua" w:cs="Book Antiqua"/>
          <w:color w:val="000000"/>
        </w:rPr>
        <w:t>V</w:t>
      </w:r>
      <w:r w:rsidR="007F50FD">
        <w:rPr>
          <w:rFonts w:ascii="Book Antiqua" w:eastAsia="Book Antiqua" w:hAnsi="Book Antiqua" w:cs="Book Antiqua"/>
          <w:color w:val="000000"/>
        </w:rPr>
        <w:t>A</w:t>
      </w:r>
      <w:r w:rsidR="007F50FD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2903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s</w:t>
      </w:r>
    </w:p>
    <w:p w14:paraId="01116DE6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14B1C88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B62BB3" w:rsidRPr="00D67233">
        <w:rPr>
          <w:rFonts w:ascii="Book Antiqua" w:eastAsia="Book Antiqua" w:hAnsi="Book Antiqua" w:cs="Book Antiqua"/>
          <w:color w:val="000000"/>
        </w:rPr>
        <w:t>IDL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id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hysici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vi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spitalization</w:t>
      </w:r>
      <w:r w:rsidR="0037559B" w:rsidRPr="00D67233">
        <w:rPr>
          <w:rFonts w:ascii="Book Antiqua" w:hAnsi="Book Antiqua" w:cs="Book Antiqua"/>
          <w:color w:val="000000"/>
          <w:lang w:eastAsia="zh-CN"/>
        </w:rPr>
        <w:t>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8D3B3E" w:rsidRPr="00D67233">
        <w:rPr>
          <w:rFonts w:ascii="Book Antiqua" w:eastAsia="Book Antiqua" w:hAnsi="Book Antiqua" w:cs="Book Antiqua"/>
          <w:color w:val="000000"/>
        </w:rPr>
        <w:t>Per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8D3B3E" w:rsidRPr="00D67233">
        <w:rPr>
          <w:rFonts w:ascii="Book Antiqua" w:eastAsia="Book Antiqua" w:hAnsi="Book Antiqua" w:cs="Book Antiqua"/>
          <w:color w:val="000000"/>
        </w:rPr>
        <w:t>IDL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s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raf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rticip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ce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bmis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uscript</w:t>
      </w:r>
      <w:r w:rsidR="003E4BE1" w:rsidRPr="00D67233">
        <w:rPr>
          <w:rFonts w:ascii="Book Antiqua" w:eastAsia="Book Antiqua" w:hAnsi="Book Antiqua" w:cs="Book Antiqua"/>
          <w:color w:val="000000"/>
        </w:rPr>
        <w:t>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Haska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506D91" w:rsidRPr="00D67233">
        <w:rPr>
          <w:rFonts w:ascii="Book Antiqua" w:eastAsia="Book Antiqua" w:hAnsi="Book Antiqua" w:cs="Book Antiqua"/>
          <w:color w:val="000000"/>
        </w:rPr>
        <w:t>ZJ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i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for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cedur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scrib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rticip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o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0C661A" w:rsidRPr="00D67233">
        <w:rPr>
          <w:rFonts w:ascii="Book Antiqua" w:eastAsia="Book Antiqua" w:hAnsi="Book Antiqua" w:cs="Book Antiqua"/>
          <w:color w:val="000000"/>
        </w:rPr>
        <w:t>process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g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015F17" w:rsidRPr="00D67233">
        <w:rPr>
          <w:rFonts w:ascii="Book Antiqua" w:eastAsia="Book Antiqua" w:hAnsi="Book Antiqua" w:cs="Book Antiqua"/>
          <w:color w:val="000000"/>
        </w:rPr>
        <w:t>J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e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peciali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oversee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rticip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o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cess</w:t>
      </w:r>
      <w:r w:rsidR="00FF6C53" w:rsidRPr="00D67233">
        <w:rPr>
          <w:rFonts w:ascii="Book Antiqua" w:eastAsia="Book Antiqua" w:hAnsi="Book Antiqua" w:cs="Book Antiqua"/>
          <w:color w:val="000000"/>
        </w:rPr>
        <w:t>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g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76601C" w:rsidRPr="00D67233">
        <w:rPr>
          <w:rFonts w:ascii="Book Antiqua" w:eastAsia="Book Antiqua" w:hAnsi="Book Antiqua" w:cs="Book Antiqua"/>
          <w:color w:val="000000"/>
        </w:rPr>
        <w:t>C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ut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ologi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vi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pecializ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rticip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ce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bmis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uscript.</w:t>
      </w:r>
    </w:p>
    <w:p w14:paraId="0366B0D3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159A3C19" w14:textId="295F49DC" w:rsidR="00A77B3E" w:rsidRPr="00D67233" w:rsidRDefault="0011560B" w:rsidP="004A2133">
      <w:pPr>
        <w:spacing w:line="360" w:lineRule="auto"/>
        <w:jc w:val="both"/>
        <w:rPr>
          <w:rFonts w:ascii="Book Antiqua" w:hAnsi="Book Antiqua"/>
          <w:lang w:eastAsia="zh-CN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urtis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K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rgo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MS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17B34" w:rsidRPr="00D67233">
        <w:rPr>
          <w:rFonts w:ascii="Book Antiqua" w:eastAsia="Book Antiqua" w:hAnsi="Book Antiqua" w:cs="Book Antiqua"/>
          <w:bCs/>
          <w:color w:val="000000"/>
        </w:rPr>
        <w:t>Department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217B34"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in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enter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olog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vers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rgin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n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215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rlottesvill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7F50FD" w:rsidRPr="00D67233">
        <w:rPr>
          <w:rFonts w:ascii="Book Antiqua" w:eastAsia="Book Antiqua" w:hAnsi="Book Antiqua" w:cs="Book Antiqua"/>
          <w:color w:val="000000"/>
        </w:rPr>
        <w:t>V</w:t>
      </w:r>
      <w:r w:rsidR="007F50FD">
        <w:rPr>
          <w:rFonts w:ascii="Book Antiqua" w:eastAsia="Book Antiqua" w:hAnsi="Book Antiqua" w:cs="Book Antiqua"/>
          <w:color w:val="000000"/>
        </w:rPr>
        <w:t>A</w:t>
      </w:r>
      <w:r w:rsidR="007F50FD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2903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ka3d@hscmail.mcc.virginia.edu</w:t>
      </w:r>
    </w:p>
    <w:p w14:paraId="59005812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7D3F8995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u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0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21</w:t>
      </w:r>
    </w:p>
    <w:p w14:paraId="098E15F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F54DF2" w:rsidRPr="00D67233">
        <w:rPr>
          <w:rFonts w:ascii="Book Antiqua" w:eastAsia="Book Antiqua" w:hAnsi="Book Antiqua" w:cs="Book Antiqua"/>
          <w:bCs/>
          <w:color w:val="000000"/>
        </w:rPr>
        <w:t>October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F54DF2" w:rsidRPr="00D67233">
        <w:rPr>
          <w:rFonts w:ascii="Book Antiqua" w:eastAsia="Book Antiqua" w:hAnsi="Book Antiqua" w:cs="Book Antiqua"/>
          <w:bCs/>
          <w:color w:val="000000"/>
        </w:rPr>
        <w:t>8,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F54DF2" w:rsidRPr="00D67233">
        <w:rPr>
          <w:rFonts w:ascii="Book Antiqua" w:eastAsia="Book Antiqua" w:hAnsi="Book Antiqua" w:cs="Book Antiqua"/>
          <w:bCs/>
          <w:color w:val="000000"/>
        </w:rPr>
        <w:t>2021</w:t>
      </w:r>
    </w:p>
    <w:p w14:paraId="2AED4986" w14:textId="6FD04BED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ansheng Ma" w:date="2022-03-25T04:37:00Z">
        <w:r w:rsidR="00DF0091" w:rsidRPr="00DF0091">
          <w:rPr>
            <w:rFonts w:ascii="Book Antiqua" w:eastAsia="Book Antiqua" w:hAnsi="Book Antiqua" w:cs="Book Antiqua"/>
            <w:b/>
            <w:bCs/>
            <w:color w:val="000000"/>
          </w:rPr>
          <w:t>March 25, 2022</w:t>
        </w:r>
      </w:ins>
    </w:p>
    <w:p w14:paraId="6C2A5445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2EEFDCEB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  <w:sectPr w:rsidR="00A77B3E" w:rsidRPr="00D67233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2FAF4F8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3094A084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BACKGROUND</w:t>
      </w:r>
    </w:p>
    <w:p w14:paraId="50DEBA4C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IPS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ri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ypic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geta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pproximat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58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ed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agno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yea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.</w:t>
      </w:r>
    </w:p>
    <w:p w14:paraId="0B9DE75B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43C13732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MMARY</w:t>
      </w:r>
    </w:p>
    <w:p w14:paraId="666F4849" w14:textId="66803EC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63-year-o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ma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us-po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irrho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nded-spectr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ta-lactam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scherichi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u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mograph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dom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n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gh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i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cken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c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cen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osco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ch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lce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path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monstra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lcer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cos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brinopurul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udat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ed-appea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ea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bacter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wev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nterobacter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loaca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glabrat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lbica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ng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os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m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fung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definit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ncomycin-resis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faeci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os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p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-transpl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mov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f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it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llne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ex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atom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AD19D9">
        <w:rPr>
          <w:rFonts w:ascii="Book Antiqua" w:eastAsia="Book Antiqua" w:hAnsi="Book Antiqua" w:cs="Book Antiqua"/>
          <w:color w:val="000000"/>
        </w:rPr>
        <w:t>The p</w:t>
      </w:r>
      <w:r w:rsidRPr="00D67233">
        <w:rPr>
          <w:rFonts w:ascii="Book Antiqua" w:eastAsia="Book Antiqua" w:hAnsi="Book Antiqua" w:cs="Book Antiqua"/>
          <w:color w:val="000000"/>
        </w:rPr>
        <w:t>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cam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oler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nezol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l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sp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.</w:t>
      </w:r>
    </w:p>
    <w:p w14:paraId="56351187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4CEE4F4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CONCLUSION</w:t>
      </w:r>
    </w:p>
    <w:p w14:paraId="6D64D59F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Clinicia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w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per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yea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munocompromi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50642BBF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2DEF2950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lastRenderedPageBreak/>
        <w:t>Key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irrhosis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</w:t>
      </w:r>
    </w:p>
    <w:p w14:paraId="4B109D41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76DB37C" w14:textId="60F536ED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Per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L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Haska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Z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g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I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g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K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264AFB" w:rsidRPr="00D67233">
        <w:rPr>
          <w:rFonts w:ascii="Book Antiqua" w:eastAsia="Book Antiqua" w:hAnsi="Book Antiqua" w:cs="Book Antiqua"/>
          <w:color w:val="000000"/>
        </w:rPr>
        <w:t xml:space="preserve">Late polymicrobial </w:t>
      </w:r>
      <w:proofErr w:type="spellStart"/>
      <w:r w:rsidR="00264AFB"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264AFB" w:rsidRPr="00D67233">
        <w:rPr>
          <w:rFonts w:ascii="Book Antiqua" w:eastAsia="Book Antiqua" w:hAnsi="Book Antiqua" w:cs="Book Antiqua"/>
          <w:color w:val="000000"/>
        </w:rPr>
        <w:t xml:space="preserve"> intrahepatic portosystemic shunt infection in a liver transplant patient: </w:t>
      </w:r>
      <w:r w:rsidR="00C76A95">
        <w:rPr>
          <w:rFonts w:ascii="Book Antiqua" w:eastAsia="Book Antiqua" w:hAnsi="Book Antiqua" w:cs="Book Antiqua"/>
          <w:color w:val="000000"/>
        </w:rPr>
        <w:t>A</w:t>
      </w:r>
      <w:r w:rsidR="00264AFB" w:rsidRPr="00D67233">
        <w:rPr>
          <w:rFonts w:ascii="Book Antiqua" w:eastAsia="Book Antiqua" w:hAnsi="Book Antiqua" w:cs="Book Antiqua"/>
          <w:color w:val="000000"/>
        </w:rPr>
        <w:t xml:space="preserve"> case report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21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s</w:t>
      </w:r>
    </w:p>
    <w:p w14:paraId="268B72F7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4EC63C2E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A94584"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A94584" w:rsidRPr="00D67233">
        <w:rPr>
          <w:rFonts w:ascii="Book Antiqua" w:eastAsia="Book Antiqua" w:hAnsi="Book Antiqua" w:cs="Book Antiqua"/>
          <w:color w:val="000000"/>
        </w:rPr>
        <w:t xml:space="preserve"> intrahepatic portosystemic shunt (TIPS)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munocompromi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yea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bid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ta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por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agno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ticemi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ou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por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tro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ptim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bio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netra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25FF915F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878A920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32C09ACF" w14:textId="0ED8CA13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IPS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out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io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frac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cit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rice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hemorrhage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vale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A22616" w:rsidRPr="00D67233">
        <w:rPr>
          <w:rFonts w:ascii="Book Antiqua" w:eastAsia="Book Antiqua" w:hAnsi="Book Antiqua" w:cs="Book Antiqua"/>
          <w:color w:val="000000"/>
        </w:rPr>
        <w:t xml:space="preserve">approximately </w:t>
      </w:r>
      <w:r w:rsidRPr="00D67233">
        <w:rPr>
          <w:rFonts w:ascii="Book Antiqua" w:eastAsia="Book Antiqua" w:hAnsi="Book Antiqua" w:cs="Book Antiqua"/>
          <w:color w:val="000000"/>
        </w:rPr>
        <w:t>1%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ta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0A653C" w:rsidRPr="00D67233">
        <w:rPr>
          <w:rFonts w:ascii="Book Antiqua" w:eastAsia="Book Antiqua" w:hAnsi="Book Antiqua" w:cs="Book Antiqua"/>
          <w:color w:val="000000"/>
        </w:rPr>
        <w:t xml:space="preserve">approximately </w:t>
      </w:r>
      <w:r w:rsidRPr="00D67233">
        <w:rPr>
          <w:rFonts w:ascii="Book Antiqua" w:eastAsia="Book Antiqua" w:hAnsi="Book Antiqua" w:cs="Book Antiqua"/>
          <w:color w:val="000000"/>
        </w:rPr>
        <w:t>32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%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2-4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u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llen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si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tegoriz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2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y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m-posi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bacteria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S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phylac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biotic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i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outin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acticed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cor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eric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cie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a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IB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recommendation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2,5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wev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ri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dicatio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uidelin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ritis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cie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enterolog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rong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omme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phylac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biotic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rice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eeding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ng/complex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cedur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vi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rge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instrumentation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21FFB564" w14:textId="77777777" w:rsidR="00A77B3E" w:rsidRPr="00D67233" w:rsidRDefault="0011560B" w:rsidP="002955C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lastRenderedPageBreak/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liev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cond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c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f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thel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ta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t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Staphylococcus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species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2-4,7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croorganism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fficul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i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i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ofilm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sthe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l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endocarditis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7,8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acrolimu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munosuppres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crib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crea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pithel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im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udi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fo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r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re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s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patient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9,10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yea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munosuppres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irrhos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dditionall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entifi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u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b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vi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d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vervi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al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utcom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 </w:t>
      </w:r>
    </w:p>
    <w:p w14:paraId="69DE8E06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19FB6E13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532C0A"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5DBA85F9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57B28EB4" w14:textId="53AC0E48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63-year-o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ma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nded-spectr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ta-lactam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scherichi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0270E">
        <w:rPr>
          <w:rFonts w:ascii="Book Antiqua" w:eastAsia="Book Antiqua" w:hAnsi="Book Antiqua" w:cs="Book Antiqua"/>
          <w:color w:val="000000"/>
        </w:rPr>
        <w:t>(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C0270E">
        <w:rPr>
          <w:rFonts w:ascii="Book Antiqua" w:eastAsia="Book Antiqua" w:hAnsi="Book Antiqua" w:cs="Book Antiqua"/>
          <w:color w:val="000000"/>
        </w:rPr>
        <w:t>)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781962C8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00EF993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02D6289B" w14:textId="6F7EA56F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O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spi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oten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ugu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e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-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rtapene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spitaliz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c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mi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ymptom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y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charg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dmis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u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ent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sceptibi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ter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a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monstr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fer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stitu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dentifi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6CE07050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7941A6A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past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66A25FDA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O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LD-N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co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w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thotop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irrhos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hepat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ul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rid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brosis/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irrho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spi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radi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1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entu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l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occlu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o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astomo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o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ri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n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v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4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ff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u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rice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ee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w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mi-urg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lloon-oc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ero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blite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gastrorena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lf-expan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-tetrafluoroethyle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PTFE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)–cov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-graft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7E4427A7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17B21C5E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26F70ECD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ric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ll-control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abet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llit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yp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r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ficienc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bromyalg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ami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u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c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st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cer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6EFFA157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FDD82C3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4FEE4BEE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ebri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play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gh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p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dom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enderness.</w:t>
      </w:r>
    </w:p>
    <w:p w14:paraId="03E3C22E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39D1495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4C2B88F8" w14:textId="2F602EB5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Labora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nding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moglob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8.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2-1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/dL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basel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BD43CF" w:rsidRPr="00D67233">
        <w:rPr>
          <w:rFonts w:ascii="Book Antiqua" w:eastAsia="Book Antiqua" w:hAnsi="Book Antiqua" w:cs="Book Antiqua"/>
          <w:color w:val="000000"/>
        </w:rPr>
        <w:t xml:space="preserve">approximately </w:t>
      </w:r>
      <w:r w:rsidRPr="00D67233">
        <w:rPr>
          <w:rFonts w:ascii="Book Antiqua" w:eastAsia="Book Antiqua" w:hAnsi="Book Antiqua" w:cs="Book Antiqua"/>
          <w:color w:val="000000"/>
        </w:rPr>
        <w:t>9-10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74517D" w:rsidRPr="00D67233">
        <w:rPr>
          <w:rFonts w:ascii="Book Antiqua" w:eastAsia="Book Antiqua" w:hAnsi="Book Antiqua" w:cs="Book Antiqua"/>
          <w:color w:val="000000"/>
        </w:rPr>
        <w:t>white blood cell (</w:t>
      </w:r>
      <w:r w:rsidRPr="00D67233">
        <w:rPr>
          <w:rFonts w:ascii="Book Antiqua" w:eastAsia="Book Antiqua" w:hAnsi="Book Antiqua" w:cs="Book Antiqua"/>
          <w:color w:val="000000"/>
        </w:rPr>
        <w:t>WBC</w:t>
      </w:r>
      <w:r w:rsidR="0074517D" w:rsidRPr="00D67233">
        <w:rPr>
          <w:rFonts w:ascii="Book Antiqua" w:eastAsia="Book Antiqua" w:hAnsi="Book Antiqua" w:cs="Book Antiqua"/>
          <w:color w:val="000000"/>
        </w:rPr>
        <w:t>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5.3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4-11</w:t>
      </w:r>
      <w:r w:rsidR="00EB42CE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EB42CE" w:rsidRPr="00647AAF">
        <w:rPr>
          <w:rFonts w:ascii="Book Antiqua" w:eastAsia="Book Antiqua" w:hAnsi="Book Antiqua" w:cs="Book Antiqua"/>
          <w:color w:val="000000"/>
        </w:rPr>
        <w:t>×</w:t>
      </w:r>
      <w:r w:rsidR="008218AC">
        <w:rPr>
          <w:rFonts w:ascii="Book Antiqua" w:eastAsia="Book Antiqua" w:hAnsi="Book Antiqua" w:cs="Book Antiqua"/>
          <w:color w:val="000000"/>
        </w:rPr>
        <w:t xml:space="preserve"> </w:t>
      </w:r>
      <w:r w:rsidRPr="00647AAF">
        <w:rPr>
          <w:rFonts w:ascii="Book Antiqua" w:eastAsia="Book Antiqua" w:hAnsi="Book Antiqua" w:cs="Book Antiqua"/>
          <w:color w:val="000000"/>
        </w:rPr>
        <w:t>10</w:t>
      </w:r>
      <w:r w:rsidRPr="00647AA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D67233">
        <w:rPr>
          <w:rFonts w:ascii="Book Antiqua" w:eastAsia="Book Antiqua" w:hAnsi="Book Antiqua" w:cs="Book Antiqua"/>
          <w:color w:val="000000"/>
        </w:rPr>
        <w:t>/µL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latele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8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50-45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EB42CE" w:rsidRPr="00647AAF">
        <w:rPr>
          <w:rFonts w:ascii="Book Antiqua" w:eastAsia="Book Antiqua" w:hAnsi="Book Antiqua" w:cs="Book Antiqua"/>
          <w:color w:val="000000"/>
        </w:rPr>
        <w:t>×</w:t>
      </w:r>
      <w:r w:rsidR="008218AC">
        <w:rPr>
          <w:rFonts w:ascii="Book Antiqua" w:eastAsia="Book Antiqua" w:hAnsi="Book Antiqua" w:cs="Book Antiqua"/>
          <w:color w:val="000000"/>
        </w:rPr>
        <w:t xml:space="preserve"> </w:t>
      </w:r>
      <w:r w:rsidR="00EB42CE" w:rsidRPr="00647AAF">
        <w:rPr>
          <w:rFonts w:ascii="Book Antiqua" w:eastAsia="Book Antiqua" w:hAnsi="Book Antiqua" w:cs="Book Antiqua"/>
          <w:color w:val="000000"/>
        </w:rPr>
        <w:t>10</w:t>
      </w:r>
      <w:r w:rsidR="00EB42CE" w:rsidRPr="00647AA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D67233">
        <w:rPr>
          <w:rFonts w:ascii="Book Antiqua" w:eastAsia="Book Antiqua" w:hAnsi="Book Antiqua" w:cs="Book Antiqua"/>
          <w:color w:val="000000"/>
        </w:rPr>
        <w:t>/µL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an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fer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&lt;</w:t>
      </w:r>
      <w:r w:rsidR="003D7EBB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55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/L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part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fer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&lt;</w:t>
      </w:r>
      <w:r w:rsidR="00022921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5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/L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rub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0.5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0.3-1.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/dL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kal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hosphat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88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40-15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/L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n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.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0.7-1.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/dL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intest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hoge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ne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260664" w:rsidRPr="00647AAF">
        <w:rPr>
          <w:rFonts w:ascii="Book Antiqua" w:eastAsia="Book Antiqua" w:hAnsi="Book Antiqua" w:cs="Book Antiqua"/>
          <w:color w:val="000000"/>
        </w:rPr>
        <w:t>polymerase chain rea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ga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teroaggrega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teropathogen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terotoxigen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shiga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-lik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xin-produc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i/>
          <w:iCs/>
          <w:color w:val="000000"/>
        </w:rPr>
        <w:t>E</w:t>
      </w:r>
      <w:r w:rsidR="00FF28A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.</w:t>
      </w:r>
      <w:proofErr w:type="gramEnd"/>
      <w:r w:rsidR="00C0270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157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igella/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teroinvasive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path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c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cen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opsi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bt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y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i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n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lcer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cos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brinopurul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udat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ide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ytomegalovir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odi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croorganism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nuloma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lignanc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lt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ra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Fig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ganism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r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aly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oo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ll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w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e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ow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lture.</w:t>
      </w:r>
    </w:p>
    <w:p w14:paraId="3D328110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58E1D06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532C0A" w:rsidRPr="00D67233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47FC63B1" w14:textId="19F71B88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Thicken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c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cen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n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gh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dom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u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mograph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CT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Fig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</w:t>
      </w:r>
      <w:r w:rsidR="00D935CC" w:rsidRPr="00D67233">
        <w:rPr>
          <w:rFonts w:ascii="Book Antiqua" w:eastAsia="Book Antiqua" w:hAnsi="Book Antiqua" w:cs="Book Antiqua"/>
          <w:color w:val="000000"/>
        </w:rPr>
        <w:t>A</w:t>
      </w:r>
      <w:r w:rsidRPr="00D67233">
        <w:rPr>
          <w:rFonts w:ascii="Book Antiqua" w:eastAsia="Book Antiqua" w:hAnsi="Book Antiqua" w:cs="Book Antiqua"/>
          <w:color w:val="000000"/>
        </w:rPr>
        <w:t>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gne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ona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a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gnific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la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ak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2F4DF1" w:rsidRPr="00D67233">
        <w:rPr>
          <w:rFonts w:ascii="Book Antiqua" w:eastAsia="Book Antiqua" w:hAnsi="Book Antiqua" w:cs="Book Antiqua"/>
          <w:color w:val="000000"/>
        </w:rPr>
        <w:t>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gges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ltip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lmon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mboli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thorac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chocardiograph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TE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bt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y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i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duc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ystol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j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a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bvi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getation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ou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orti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icuspid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lmon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lv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sualiz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tri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bi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ces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dom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ir.</w:t>
      </w:r>
    </w:p>
    <w:p w14:paraId="38896873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0A78D3E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532C0A"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586518E2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agno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 </w:t>
      </w:r>
    </w:p>
    <w:p w14:paraId="39786E25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C264553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433E70B8" w14:textId="4211C4AC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w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venoplasty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lace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Wallstent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ax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cov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tall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extend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intraportal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end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larger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caliber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vein,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originally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entered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vein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caliber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formed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inflow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narrowing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leading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edg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PTFE-coated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self-expanding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>stent.</w:t>
      </w:r>
      <w:r w:rsidR="00532C0A" w:rsidRPr="00D67233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coagul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im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coagula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ord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l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ris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nd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e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rac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charg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A109D5" w:rsidRPr="00D67233">
        <w:rPr>
          <w:rFonts w:ascii="Book Antiqua" w:eastAsia="Book Antiqua" w:hAnsi="Book Antiqua" w:cs="Book Antiqua"/>
          <w:color w:val="000000"/>
        </w:rPr>
        <w:t>6-w</w:t>
      </w:r>
      <w:r w:rsidRPr="00D67233">
        <w:rPr>
          <w:rFonts w:ascii="Book Antiqua" w:eastAsia="Book Antiqua" w:hAnsi="Book Antiqua" w:cs="Book Antiqua"/>
          <w:color w:val="000000"/>
        </w:rPr>
        <w:t>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rtapene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</w:t>
      </w:r>
      <w:r w:rsidR="00E054E0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ccessfu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ea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4D772E71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703D7898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532C0A"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532C0A"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01484D5E" w14:textId="1773BEEB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Tw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l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nth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adac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nterobacter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loacae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glabrat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tic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i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g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a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(38.2</w:t>
      </w:r>
      <w:r w:rsidR="002C4CB3" w:rsidRPr="00D67233">
        <w:rPr>
          <w:rFonts w:ascii="宋体" w:eastAsia="宋体" w:hAnsi="宋体" w:cs="宋体" w:hint="eastAsia"/>
          <w:iCs/>
          <w:color w:val="000000"/>
        </w:rPr>
        <w:t>℃</w:t>
      </w:r>
      <w:r w:rsidRPr="00D67233">
        <w:rPr>
          <w:rFonts w:ascii="Book Antiqua" w:eastAsia="Book Antiqua" w:hAnsi="Book Antiqua" w:cs="Book Antiqua"/>
          <w:color w:val="000000"/>
        </w:rPr>
        <w:t>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achycard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14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pm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b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moglob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9.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/d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B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4.34</w:t>
      </w:r>
      <w:r w:rsidR="00A443D2" w:rsidRPr="00D67233">
        <w:rPr>
          <w:rFonts w:ascii="Book Antiqua" w:eastAsia="Book Antiqua" w:hAnsi="Book Antiqua" w:cs="Book Antiqua"/>
          <w:color w:val="000000"/>
        </w:rPr>
        <w:t xml:space="preserve"> ×</w:t>
      </w:r>
      <w:r w:rsidR="00AE67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D67233">
        <w:rPr>
          <w:rFonts w:ascii="Book Antiqua" w:eastAsia="Book Antiqua" w:hAnsi="Book Antiqua" w:cs="Book Antiqua"/>
          <w:color w:val="000000"/>
        </w:rPr>
        <w:t>/µ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latele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7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A443D2" w:rsidRPr="00D67233">
        <w:rPr>
          <w:rFonts w:ascii="Book Antiqua" w:eastAsia="Book Antiqua" w:hAnsi="Book Antiqua" w:cs="Book Antiqua"/>
          <w:color w:val="000000"/>
        </w:rPr>
        <w:t>×</w:t>
      </w:r>
      <w:r w:rsidR="00AE67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D67233">
        <w:rPr>
          <w:rFonts w:ascii="Book Antiqua" w:eastAsia="Book Antiqua" w:hAnsi="Book Antiqua" w:cs="Book Antiqua"/>
          <w:color w:val="000000"/>
        </w:rPr>
        <w:t>/µ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an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fer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&lt;</w:t>
      </w:r>
      <w:r w:rsidR="00A443D2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/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part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fer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/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n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0.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/dL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dom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occlu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d-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gh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vari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ot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e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formed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path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ra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fir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peci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glabrat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lbicans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oo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ltur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ddi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orkup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revealing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FD2D78" w:rsidRPr="00D67233">
        <w:rPr>
          <w:rFonts w:ascii="Book Antiqua" w:eastAsia="Book Antiqua" w:hAnsi="Book Antiqua" w:cs="Book Antiqua"/>
          <w:color w:val="000000"/>
        </w:rPr>
        <w:t>6-w</w:t>
      </w:r>
      <w:r w:rsidRPr="00D67233">
        <w:rPr>
          <w:rFonts w:ascii="Book Antiqua" w:eastAsia="Book Antiqua" w:hAnsi="Book Antiqua" w:cs="Book Antiqua"/>
          <w:color w:val="000000"/>
        </w:rPr>
        <w:t>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rtapene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</w:t>
      </w:r>
      <w:r w:rsidR="00EB5F39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cafung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50</w:t>
      </w:r>
      <w:r w:rsidR="00EB7FAC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charg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436A44C3" w14:textId="5C2EF06B" w:rsidR="00A77B3E" w:rsidRPr="00D67233" w:rsidRDefault="0011560B" w:rsidP="00B40A64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Fo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ek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u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yspne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leuri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admit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ox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pira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ailur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astol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ysfun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ou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geta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umero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ate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lmon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dul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ff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ound-gla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sti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paciti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Fig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6C65DB" w:rsidRPr="00D67233">
        <w:rPr>
          <w:rFonts w:ascii="Book Antiqua" w:eastAsia="Book Antiqua" w:hAnsi="Book Antiqua" w:cs="Book Antiqua"/>
          <w:color w:val="000000"/>
        </w:rPr>
        <w:t>2B</w:t>
      </w:r>
      <w:r w:rsidRPr="00D67233">
        <w:rPr>
          <w:rFonts w:ascii="Book Antiqua" w:eastAsia="Book Antiqua" w:hAnsi="Book Antiqua" w:cs="Book Antiqua"/>
          <w:color w:val="000000"/>
        </w:rPr>
        <w:t>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oo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ltur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ga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glabrata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lbicans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ronchoalveo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vag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peci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spic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frac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Pr="00D67233">
        <w:rPr>
          <w:rStyle w:val="MsoCommentReference0"/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Style w:val="MsoCommentReference0"/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scal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photeric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30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lucytos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00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w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y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llo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weep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st-procedu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c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ox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t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gres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u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kidne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ju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ncytopeni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itio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cafung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150</w:t>
      </w:r>
      <w:r w:rsidR="00094A62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oriconazo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400</w:t>
      </w:r>
      <w:r w:rsidR="00094A62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w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00</w:t>
      </w:r>
      <w:r w:rsidR="00960BA9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w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bin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pira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ailur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n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gh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triu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-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mov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f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ceeding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rg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sk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m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fung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definit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bsequ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e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nth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ncomycin-resis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faeci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w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entifi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o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ipher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ser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nt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the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gges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ssibi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ophleb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rudesc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spi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rac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entu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olu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ot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ppropri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activ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ptomyc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400-915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e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g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card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fir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o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k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frac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faeci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gres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ptomyc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nimu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hibi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cent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&gt;</w:t>
      </w:r>
      <w:r w:rsidR="00960BA9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56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thou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prov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ea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nezol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60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ily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v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ocytopen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intest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ee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r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gent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l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rs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osp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rt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after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5EDCD716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934568F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47E9978C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q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co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yea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ng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ed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requent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-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stula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creation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cle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ig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go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ssi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lo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oo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t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a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e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em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k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ul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w-fl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e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go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ide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ppor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k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ch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co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piso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on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ops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ul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bt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w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sco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rrespon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a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croorganism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m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patholog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aly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in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formed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terna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vestig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co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piso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rin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ak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olangiti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enteriti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ork-up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revealing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eov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spic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card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pe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ganis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volv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s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V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ru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s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fir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ltip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T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geta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mmar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e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entifi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--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lo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firmed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lausi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plan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u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tern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enitourin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s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ssi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ord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dic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por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’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r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piso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diagnos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a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layed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a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rsu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co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piso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gh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p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quadr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eal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i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spic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tinu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ff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ng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ltip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k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ronic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k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omple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thel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acrolimu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rea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is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colonization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9,10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7966E899" w14:textId="50FB581F" w:rsidR="00A77B3E" w:rsidRPr="00D67233" w:rsidRDefault="0011560B" w:rsidP="00BD07D4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Determin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e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cenari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llen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cision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vaila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uida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riv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ri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sco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porta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5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cases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2,4,12-14]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able</w:t>
      </w:r>
      <w:r w:rsidR="008E1F87">
        <w:rPr>
          <w:rFonts w:ascii="Book Antiqua" w:eastAsia="Book Antiqua" w:hAnsi="Book Antiqua" w:cs="Book Antiqua"/>
          <w:color w:val="000000"/>
        </w:rPr>
        <w:t>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)</w:t>
      </w:r>
      <w:r w:rsidR="00421718" w:rsidRPr="006021CB">
        <w:rPr>
          <w:rFonts w:ascii="Book Antiqua" w:eastAsia="Book Antiqua" w:hAnsi="Book Antiqua" w:cs="Book Antiqua"/>
          <w:color w:val="000000"/>
          <w:vertAlign w:val="superscript"/>
        </w:rPr>
        <w:t>[15-19]</w:t>
      </w:r>
      <w:r w:rsidR="00421718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C114D1">
        <w:rPr>
          <w:rFonts w:ascii="Book Antiqua" w:eastAsia="Book Antiqua" w:hAnsi="Book Antiqua" w:cs="Book Antiqua"/>
          <w:color w:val="000000"/>
        </w:rPr>
        <w:t>I</w:t>
      </w:r>
      <w:r w:rsidR="00571454" w:rsidRPr="00D67233">
        <w:rPr>
          <w:rFonts w:ascii="Book Antiqua" w:eastAsia="Book Antiqua" w:hAnsi="Book Antiqua" w:cs="Book Antiqua"/>
          <w:color w:val="000000"/>
        </w:rPr>
        <w:t xml:space="preserve">nitial </w:t>
      </w:r>
      <w:r w:rsidRPr="00D67233">
        <w:rPr>
          <w:rFonts w:ascii="Book Antiqua" w:eastAsia="Book Antiqua" w:hAnsi="Book Antiqua" w:cs="Book Antiqua"/>
          <w:color w:val="000000"/>
        </w:rPr>
        <w:t>treat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ng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ng-ter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thotop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ails</w:t>
      </w:r>
      <w:r w:rsidR="008E1F87">
        <w:rPr>
          <w:rFonts w:ascii="Book Antiqua" w:eastAsia="Book Antiqua" w:hAnsi="Book Antiqua" w:cs="Book Antiqua"/>
          <w:color w:val="000000"/>
        </w:rPr>
        <w:t xml:space="preserve"> </w:t>
      </w:r>
      <w:r w:rsidR="008E1F87" w:rsidRPr="00D67233">
        <w:rPr>
          <w:rFonts w:ascii="Book Antiqua" w:eastAsia="Book Antiqua" w:hAnsi="Book Antiqua" w:cs="Book Antiqua"/>
          <w:color w:val="000000"/>
        </w:rPr>
        <w:t>(Table 2)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C114D1">
        <w:rPr>
          <w:rFonts w:ascii="Book Antiqua" w:eastAsia="Book Antiqua" w:hAnsi="Book Antiqua" w:cs="Book Antiqua"/>
          <w:color w:val="000000"/>
        </w:rPr>
        <w:t>A</w:t>
      </w:r>
      <w:r w:rsidR="004D5679" w:rsidRPr="00D67233">
        <w:rPr>
          <w:rFonts w:ascii="Book Antiqua" w:eastAsia="Book Antiqua" w:hAnsi="Book Antiqua" w:cs="Book Antiqua"/>
          <w:color w:val="000000"/>
        </w:rPr>
        <w:t xml:space="preserve">nalysis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olv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8E1F87">
        <w:rPr>
          <w:rFonts w:ascii="Book Antiqua" w:eastAsia="Book Antiqua" w:hAnsi="Book Antiqua" w:cs="Book Antiqua"/>
          <w:color w:val="000000"/>
        </w:rPr>
        <w:t xml:space="preserve"> </w:t>
      </w:r>
      <w:r w:rsidR="008E1F87" w:rsidRPr="00D67233">
        <w:rPr>
          <w:rFonts w:ascii="Book Antiqua" w:eastAsia="Book Antiqua" w:hAnsi="Book Antiqua" w:cs="Book Antiqua"/>
          <w:color w:val="000000"/>
        </w:rPr>
        <w:t>(Table 2)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C114D1">
        <w:rPr>
          <w:rFonts w:ascii="Book Antiqua" w:eastAsia="Book Antiqua" w:hAnsi="Book Antiqua" w:cs="Book Antiqua"/>
          <w:color w:val="000000"/>
        </w:rPr>
        <w:t>I</w:t>
      </w:r>
      <w:r w:rsidR="00042F6C" w:rsidRPr="00D67233">
        <w:rPr>
          <w:rFonts w:ascii="Book Antiqua" w:eastAsia="Book Antiqua" w:hAnsi="Book Antiqua" w:cs="Book Antiqua"/>
          <w:color w:val="000000"/>
        </w:rPr>
        <w:t xml:space="preserve">f </w:t>
      </w:r>
      <w:r w:rsidRPr="00D67233">
        <w:rPr>
          <w:rFonts w:ascii="Book Antiqua" w:eastAsia="Book Antiqua" w:hAnsi="Book Antiqua" w:cs="Book Antiqua"/>
          <w:color w:val="000000"/>
        </w:rPr>
        <w:t>patien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g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m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definit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fung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take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ru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net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tro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suffic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stanc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adequ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ru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net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photeric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endocarditis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nc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rg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ommen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f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card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volv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ng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ganism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S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ureus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is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organisms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ta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ng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67233">
        <w:rPr>
          <w:rFonts w:ascii="Book Antiqua" w:eastAsia="Book Antiqua" w:hAnsi="Book Antiqua" w:cs="Book Antiqua"/>
          <w:color w:val="000000"/>
        </w:rPr>
        <w:t>infections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67233">
        <w:rPr>
          <w:rFonts w:ascii="Book Antiqua" w:eastAsia="Book Antiqua" w:hAnsi="Book Antiqua" w:cs="Book Antiqua"/>
          <w:color w:val="000000"/>
          <w:vertAlign w:val="superscript"/>
        </w:rPr>
        <w:t>14,</w:t>
      </w:r>
      <w:r w:rsidR="00421718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647A56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="00421718">
        <w:rPr>
          <w:rFonts w:ascii="Book Antiqua" w:eastAsia="Book Antiqua" w:hAnsi="Book Antiqua" w:cs="Book Antiqua"/>
          <w:color w:val="000000"/>
          <w:vertAlign w:val="superscript"/>
        </w:rPr>
        <w:t>-24</w:t>
      </w:r>
      <w:r w:rsidRPr="00D67233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pproximate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60%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a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687BAC" w:rsidRPr="00D67233">
        <w:rPr>
          <w:rFonts w:ascii="Book Antiqua" w:eastAsia="Book Antiqua" w:hAnsi="Book Antiqua" w:cs="Book Antiqua"/>
          <w:color w:val="000000"/>
        </w:rPr>
        <w:t>1)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cle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e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fung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phylax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i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ustifi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p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ck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uc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spec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udi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no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rpris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se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uidelin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dentif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-ris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s.</w:t>
      </w:r>
    </w:p>
    <w:p w14:paraId="7BF6310F" w14:textId="77777777" w:rsidR="00A77B3E" w:rsidRPr="00D67233" w:rsidRDefault="0011560B" w:rsidP="00724F7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mmar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s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.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olv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ltidrug-resist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infec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iti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ea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fortunatel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ng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ronic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2EC519D7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A7D1DA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CE773A0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v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ou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llustr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u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yea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ll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ia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w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a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for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ur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tro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mpro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bio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net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eove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terat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rtal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t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lymicrob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iv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fracto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at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plant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u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ide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vi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fini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asibl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astl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r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P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mi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velop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sear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udi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r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derstan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ti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li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in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ri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ligh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tinu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64C652A5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275D62BA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REFERENCES</w:t>
      </w:r>
    </w:p>
    <w:p w14:paraId="44A14AC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1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Boyer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TD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Haska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ZJ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eric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ud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eas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o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IPS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age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d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9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0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0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9902484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02/hep.23383]</w:t>
      </w:r>
    </w:p>
    <w:p w14:paraId="7ABF23B0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arrow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W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b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Lokken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P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ns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Intervent</w:t>
      </w:r>
      <w:proofErr w:type="spellEnd"/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8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492-49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072866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55/s-0038-1676092]</w:t>
      </w:r>
    </w:p>
    <w:p w14:paraId="11C8FDE4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Garcia-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Zamalloa</w:t>
      </w:r>
      <w:proofErr w:type="spellEnd"/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om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T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gusquiza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rg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e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act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uideline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Eurasian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7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14-21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9123448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5152/eurasianjmed.2017.17109]</w:t>
      </w:r>
    </w:p>
    <w:p w14:paraId="66C0DD7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lastRenderedPageBreak/>
        <w:t>4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Navaratnam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M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na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B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terat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ew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merg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sthe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l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5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710-71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5866608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4254/wjh.v7.i4.710]</w:t>
      </w:r>
    </w:p>
    <w:p w14:paraId="0FFDA6B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5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hehab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hako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ulin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-Sil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no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hi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r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Padia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Kohi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P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Midia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ud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Gemmete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tche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W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rod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owle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Heran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K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einste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ikol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Dariushnia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a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nkates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dul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diatr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tibio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phylax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cedures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cie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acti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rame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dat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r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dio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ociet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urop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adi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adiolog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Interv</w:t>
      </w:r>
      <w:proofErr w:type="spellEnd"/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8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483-1501.e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0274857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16/j.jvir.2018.06.007]</w:t>
      </w:r>
    </w:p>
    <w:p w14:paraId="10F20EC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Tripathi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nle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y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av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mstro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sochatzi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ow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Roslund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rel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max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Leithead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Mehrzad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pina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cDona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-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agem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ypertens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20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69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173-119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211450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136/gutjnl-2019-320221]</w:t>
      </w:r>
    </w:p>
    <w:p w14:paraId="312CCC25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7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teinbach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WJ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fe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be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wl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G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re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Zaa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K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njam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r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ta-analys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ed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rg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carditi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5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30-247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6230221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16/j.jinf.2004.10.016]</w:t>
      </w:r>
    </w:p>
    <w:p w14:paraId="1EA06C9A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8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Venditti</w:t>
      </w:r>
      <w:proofErr w:type="spellEnd"/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linic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pec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vas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didiasis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cardit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ocaliz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Drug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9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69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uppl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9-4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987773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2165/11315610-000000000-00000]</w:t>
      </w:r>
    </w:p>
    <w:p w14:paraId="0B731C8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Matter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M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Rozenberg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Jaschko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Greutert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Kur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Wnendt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Kuttle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Joch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Grünenfelde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Zünd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ann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Lüsche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F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ffec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acrolim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rolim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lifer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moo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usc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thel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ell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6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86-29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7204907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97/01.fjc.0000248233.22570.8b]</w:t>
      </w:r>
    </w:p>
    <w:p w14:paraId="5A1A0C95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10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Prado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P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érez-Martín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Cuella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-Ramó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onzalo-Ord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Regueiro-Purriños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rtín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rcía-Iglesi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Ajenjo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Altónaga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R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ego-Nie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igue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rnández-Vázqu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im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ur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endothelial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lastRenderedPageBreak/>
        <w:t>norm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ron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wi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del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aracteriz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quantificati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Vet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Patho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1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109-1117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139362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177/0300985811400446]</w:t>
      </w:r>
    </w:p>
    <w:p w14:paraId="34618A0B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11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W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Ki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I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u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e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G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lic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i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stul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ccessfu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e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ft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port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Iran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6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2899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712757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5812/iranjradiol.28993]</w:t>
      </w:r>
    </w:p>
    <w:p w14:paraId="1CF9A0A4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12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olston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carboroug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li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owl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C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igh-do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aptomyc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onotherap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ur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phylococc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pidermid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'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'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ft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ailu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ventio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rap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BMJ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13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201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3595199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136/bcr-2013-009529]</w:t>
      </w:r>
    </w:p>
    <w:p w14:paraId="2F94627C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13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eSimon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av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KG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schelman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J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enn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KJ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st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acteremi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TIPS)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0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84-38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671346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86/313653]</w:t>
      </w:r>
    </w:p>
    <w:p w14:paraId="6A92FDA5" w14:textId="77777777" w:rsidR="00A77B3E" w:rsidRDefault="0011560B" w:rsidP="004A2133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67233">
        <w:rPr>
          <w:rFonts w:ascii="Book Antiqua" w:eastAsia="Book Antiqua" w:hAnsi="Book Antiqua" w:cs="Book Antiqua"/>
          <w:color w:val="000000"/>
        </w:rPr>
        <w:t>14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nstead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GM</w:t>
      </w:r>
      <w:r w:rsidRPr="00D67233">
        <w:rPr>
          <w:rFonts w:ascii="Book Antiqua" w:eastAsia="Book Antiqua" w:hAnsi="Book Antiqua" w:cs="Book Antiqua"/>
          <w:color w:val="000000"/>
        </w:rPr>
        <w:t>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rtinez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aybi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R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tro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ndid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labrat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sthe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dovascula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posaconazole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>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2C0A"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Myco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06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67233">
        <w:rPr>
          <w:rFonts w:ascii="Book Antiqua" w:eastAsia="Book Antiqua" w:hAnsi="Book Antiqua" w:cs="Book Antiqua"/>
          <w:color w:val="000000"/>
        </w:rPr>
        <w:t>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73-277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[PMID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6702108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OI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10.1080/13693780500049152]</w:t>
      </w:r>
    </w:p>
    <w:p w14:paraId="6666021F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15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anyal AJ</w:t>
      </w:r>
      <w:r w:rsidRPr="00D67233">
        <w:rPr>
          <w:rFonts w:ascii="Book Antiqua" w:eastAsia="Book Antiqua" w:hAnsi="Book Antiqua" w:cs="Book Antiqua"/>
          <w:color w:val="000000"/>
        </w:rPr>
        <w:t xml:space="preserve">, Reddy KR. Vegetative infection of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s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Pr="00D67233">
        <w:rPr>
          <w:rFonts w:ascii="Book Antiqua" w:eastAsia="Book Antiqua" w:hAnsi="Book Antiqua" w:cs="Book Antiqua"/>
          <w:color w:val="000000"/>
        </w:rPr>
        <w:t xml:space="preserve"> 1998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D67233">
        <w:rPr>
          <w:rFonts w:ascii="Book Antiqua" w:eastAsia="Book Antiqua" w:hAnsi="Book Antiqua" w:cs="Book Antiqua"/>
          <w:color w:val="000000"/>
        </w:rPr>
        <w:t>: 110-115 [PMID: 9649465 DOI: 10.1016/s0016-5085(98)70371-3]</w:t>
      </w:r>
    </w:p>
    <w:p w14:paraId="726C5CB0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16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rmstrong PK</w:t>
      </w:r>
      <w:r w:rsidRPr="00D67233">
        <w:rPr>
          <w:rFonts w:ascii="Book Antiqua" w:eastAsia="Book Antiqua" w:hAnsi="Book Antiqua" w:cs="Book Antiqua"/>
          <w:color w:val="000000"/>
        </w:rPr>
        <w:t xml:space="preserve">, MacLeod C. Infection of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 devices: three cases and a review of the literature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Clin Infect Dis</w:t>
      </w:r>
      <w:r w:rsidRPr="00D67233">
        <w:rPr>
          <w:rFonts w:ascii="Book Antiqua" w:eastAsia="Book Antiqua" w:hAnsi="Book Antiqua" w:cs="Book Antiqua"/>
          <w:color w:val="000000"/>
        </w:rPr>
        <w:t xml:space="preserve"> 2003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D67233">
        <w:rPr>
          <w:rFonts w:ascii="Book Antiqua" w:eastAsia="Book Antiqua" w:hAnsi="Book Antiqua" w:cs="Book Antiqua"/>
          <w:color w:val="000000"/>
        </w:rPr>
        <w:t>: 407-412 [PMID: 12567297 DOI: 10.1086/346156]</w:t>
      </w:r>
    </w:p>
    <w:p w14:paraId="422CCEB0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17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Suhocki</w:t>
      </w:r>
      <w:proofErr w:type="spellEnd"/>
      <w:r w:rsidRPr="00D67233">
        <w:rPr>
          <w:rFonts w:ascii="Book Antiqua" w:eastAsia="Book Antiqua" w:hAnsi="Book Antiqua" w:cs="Book Antiqua"/>
          <w:b/>
          <w:bCs/>
          <w:color w:val="000000"/>
        </w:rPr>
        <w:t xml:space="preserve"> PV</w:t>
      </w:r>
      <w:r w:rsidRPr="00D67233">
        <w:rPr>
          <w:rFonts w:ascii="Book Antiqua" w:eastAsia="Book Antiqua" w:hAnsi="Book Antiqua" w:cs="Book Antiqua"/>
          <w:color w:val="000000"/>
        </w:rPr>
        <w:t xml:space="preserve">, Smith AD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endle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DA, Sexton DJ. Treatment of TIPS/biliary fistula-related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with a covered stent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Interv</w:t>
      </w:r>
      <w:proofErr w:type="spellEnd"/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2008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D67233">
        <w:rPr>
          <w:rFonts w:ascii="Book Antiqua" w:eastAsia="Book Antiqua" w:hAnsi="Book Antiqua" w:cs="Book Antiqua"/>
          <w:color w:val="000000"/>
        </w:rPr>
        <w:t>: 937-939 [PMID: 18503911 DOI: 10.1016/j.jvir.2008.01.026]</w:t>
      </w:r>
    </w:p>
    <w:p w14:paraId="4C020E6D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18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Jawaid</w:t>
      </w:r>
      <w:proofErr w:type="spellEnd"/>
      <w:r w:rsidRPr="00D67233">
        <w:rPr>
          <w:rFonts w:ascii="Book Antiqua" w:eastAsia="Book Antiqua" w:hAnsi="Book Antiqua" w:cs="Book Antiqua"/>
          <w:b/>
          <w:bCs/>
          <w:color w:val="000000"/>
        </w:rPr>
        <w:t xml:space="preserve"> Q</w:t>
      </w:r>
      <w:r w:rsidRPr="00D67233">
        <w:rPr>
          <w:rFonts w:ascii="Book Antiqua" w:eastAsia="Book Antiqua" w:hAnsi="Book Antiqua" w:cs="Book Antiqua"/>
          <w:color w:val="000000"/>
        </w:rPr>
        <w:t xml:space="preserve">, Saeed ZA, Di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Bisceglie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AM, Brunt EM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Ramrakhiani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S, Varma CR, Solomon H. Biliary-venous fistula complicating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 presenting with recurrent bacteremia, jaundice, anemia and fever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m J Transplant</w:t>
      </w:r>
      <w:r w:rsidRPr="00D67233">
        <w:rPr>
          <w:rFonts w:ascii="Book Antiqua" w:eastAsia="Book Antiqua" w:hAnsi="Book Antiqua" w:cs="Book Antiqua"/>
          <w:color w:val="000000"/>
        </w:rPr>
        <w:t xml:space="preserve"> 2003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D67233">
        <w:rPr>
          <w:rFonts w:ascii="Book Antiqua" w:eastAsia="Book Antiqua" w:hAnsi="Book Antiqua" w:cs="Book Antiqua"/>
          <w:color w:val="000000"/>
        </w:rPr>
        <w:t>: 1604-1607 [PMID: 14629294 DOI: 10.1046/j.1600-6135.2003.00267.x]</w:t>
      </w:r>
    </w:p>
    <w:p w14:paraId="05F0594C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lastRenderedPageBreak/>
        <w:t>19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Willner</w:t>
      </w:r>
      <w:proofErr w:type="spellEnd"/>
      <w:r w:rsidRPr="00D67233">
        <w:rPr>
          <w:rFonts w:ascii="Book Antiqua" w:eastAsia="Book Antiqua" w:hAnsi="Book Antiqua" w:cs="Book Antiqua"/>
          <w:b/>
          <w:bCs/>
          <w:color w:val="000000"/>
        </w:rPr>
        <w:t xml:space="preserve"> IR</w:t>
      </w:r>
      <w:r w:rsidRPr="00D67233">
        <w:rPr>
          <w:rFonts w:ascii="Book Antiqua" w:eastAsia="Book Antiqua" w:hAnsi="Book Antiqua" w:cs="Book Antiqua"/>
          <w:color w:val="000000"/>
        </w:rPr>
        <w:t>, El-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Sak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Werkman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RF, Taylor WZ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Riely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CA. A fistula from the portal vein to the bile duct: an unusual complication of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m J Gastroenterol</w:t>
      </w:r>
      <w:r w:rsidRPr="00D67233">
        <w:rPr>
          <w:rFonts w:ascii="Book Antiqua" w:eastAsia="Book Antiqua" w:hAnsi="Book Antiqua" w:cs="Book Antiqua"/>
          <w:color w:val="000000"/>
        </w:rPr>
        <w:t xml:space="preserve"> 1998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D67233">
        <w:rPr>
          <w:rFonts w:ascii="Book Antiqua" w:eastAsia="Book Antiqua" w:hAnsi="Book Antiqua" w:cs="Book Antiqua"/>
          <w:color w:val="000000"/>
        </w:rPr>
        <w:t>: 1952-1955 [PMID: 9772063 DOI: 10.1111/j.1572-0241.1998.00553.x]</w:t>
      </w:r>
    </w:p>
    <w:p w14:paraId="709E6916" w14:textId="6974F0F0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20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AATS Surgical Treatment of Infective Endocarditis Consensus Guidelines Writing Committee Chairs</w:t>
      </w:r>
      <w:r w:rsidRPr="00D67233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Pettersson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GB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Coselli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JS; Writing Committee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Pettersson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GB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Coselli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JS, Hussain ST, Griffin B, Blackstone EH, Gordon SM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LeMaire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SA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Woc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-Colburn LE. 2016 The American Association for Thoracic Surgery (AATS) consensus guidelines: Surgical treatment of infective endocarditis: Executive summary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 Cardiovasc Surg</w:t>
      </w:r>
      <w:r w:rsidRPr="00D67233">
        <w:rPr>
          <w:rFonts w:ascii="Book Antiqua" w:eastAsia="Book Antiqua" w:hAnsi="Book Antiqua" w:cs="Book Antiqua"/>
          <w:color w:val="000000"/>
        </w:rPr>
        <w:t xml:space="preserve"> 2017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53</w:t>
      </w:r>
      <w:r w:rsidRPr="00D67233">
        <w:rPr>
          <w:rFonts w:ascii="Book Antiqua" w:eastAsia="Book Antiqua" w:hAnsi="Book Antiqua" w:cs="Book Antiqua"/>
          <w:color w:val="000000"/>
        </w:rPr>
        <w:t>: 1241-1258.e29 [PMID: 28365016 DOI: 10.1016/j.jtcvs.2016.09.093]</w:t>
      </w:r>
    </w:p>
    <w:p w14:paraId="08325ED7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21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McCarty TR</w:t>
      </w:r>
      <w:r w:rsidRPr="00D67233">
        <w:rPr>
          <w:rFonts w:ascii="Book Antiqua" w:eastAsia="Book Antiqua" w:hAnsi="Book Antiqua" w:cs="Book Antiqua"/>
          <w:color w:val="000000"/>
        </w:rPr>
        <w:t xml:space="preserve">, Sack J, Syed B, Kim R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Njei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B. Fungal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endotipsit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: A case report and literature review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J Dig Dis</w:t>
      </w:r>
      <w:r w:rsidRPr="00D67233">
        <w:rPr>
          <w:rFonts w:ascii="Book Antiqua" w:eastAsia="Book Antiqua" w:hAnsi="Book Antiqua" w:cs="Book Antiqua"/>
          <w:color w:val="000000"/>
        </w:rPr>
        <w:t xml:space="preserve"> 2017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D67233">
        <w:rPr>
          <w:rFonts w:ascii="Book Antiqua" w:eastAsia="Book Antiqua" w:hAnsi="Book Antiqua" w:cs="Book Antiqua"/>
          <w:color w:val="000000"/>
        </w:rPr>
        <w:t>: 237-240 [PMID: 28127943 DOI: 10.1111/1751-2980.12451]</w:t>
      </w:r>
    </w:p>
    <w:p w14:paraId="0F6D1CAD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22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Darwin P</w:t>
      </w:r>
      <w:r w:rsidRPr="00D67233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Mergne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W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huluvath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P.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orulops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glabrata fungemia as a complication of a clotted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Liver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Transpl</w:t>
      </w:r>
      <w:proofErr w:type="spellEnd"/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 Surg</w:t>
      </w:r>
      <w:r w:rsidRPr="00D67233">
        <w:rPr>
          <w:rFonts w:ascii="Book Antiqua" w:eastAsia="Book Antiqua" w:hAnsi="Book Antiqua" w:cs="Book Antiqua"/>
          <w:color w:val="000000"/>
        </w:rPr>
        <w:t xml:space="preserve"> 1998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D67233">
        <w:rPr>
          <w:rFonts w:ascii="Book Antiqua" w:eastAsia="Book Antiqua" w:hAnsi="Book Antiqua" w:cs="Book Antiqua"/>
          <w:color w:val="000000"/>
        </w:rPr>
        <w:t>: 89-90 [PMID: 9457972 DOI: 10.1002/Lt.500040112]</w:t>
      </w:r>
    </w:p>
    <w:p w14:paraId="67F1BFA9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23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chiano TD</w:t>
      </w:r>
      <w:r w:rsidRPr="00D67233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Atillasoy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E,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Fiel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MI, Wolf DC, Jaffe D, Cooper JM, Jonas ME, Bodenheimer HC Jr, Min AD. Fatal fungemia resulting from an infected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 stent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>Am J Gastroenterol</w:t>
      </w:r>
      <w:r w:rsidRPr="00D67233">
        <w:rPr>
          <w:rFonts w:ascii="Book Antiqua" w:eastAsia="Book Antiqua" w:hAnsi="Book Antiqua" w:cs="Book Antiqua"/>
          <w:color w:val="000000"/>
        </w:rPr>
        <w:t xml:space="preserve"> 1997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92</w:t>
      </w:r>
      <w:r w:rsidRPr="00D67233">
        <w:rPr>
          <w:rFonts w:ascii="Book Antiqua" w:eastAsia="Book Antiqua" w:hAnsi="Book Antiqua" w:cs="Book Antiqua"/>
          <w:color w:val="000000"/>
        </w:rPr>
        <w:t>: 709-710 [PMID: 9128335]</w:t>
      </w:r>
    </w:p>
    <w:p w14:paraId="405293AE" w14:textId="77777777" w:rsidR="00085104" w:rsidRPr="00D67233" w:rsidRDefault="00085104" w:rsidP="00085104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24</w:t>
      </w:r>
      <w:r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Brickey TW</w:t>
      </w:r>
      <w:r w:rsidRPr="00D67233">
        <w:rPr>
          <w:rFonts w:ascii="Book Antiqua" w:eastAsia="Book Antiqua" w:hAnsi="Book Antiqua" w:cs="Book Antiqua"/>
          <w:color w:val="000000"/>
        </w:rPr>
        <w:t xml:space="preserve">, Trotter JF, Johnson SP.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orulopsis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glabrata fungemia from infected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intrahepatic portosystemic shunt stent. </w:t>
      </w:r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Interv</w:t>
      </w:r>
      <w:proofErr w:type="spellEnd"/>
      <w:r w:rsidRPr="00D6723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Pr="00D67233">
        <w:rPr>
          <w:rFonts w:ascii="Book Antiqua" w:eastAsia="Book Antiqua" w:hAnsi="Book Antiqua" w:cs="Book Antiqua"/>
          <w:color w:val="000000"/>
        </w:rPr>
        <w:t xml:space="preserve"> 2005;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D67233">
        <w:rPr>
          <w:rFonts w:ascii="Book Antiqua" w:eastAsia="Book Antiqua" w:hAnsi="Book Antiqua" w:cs="Book Antiqua"/>
          <w:color w:val="000000"/>
        </w:rPr>
        <w:t>: 751-752 [PMID: 15872333 DOI: 10.1097/01.RVI.0000153587.52276.06]</w:t>
      </w:r>
    </w:p>
    <w:p w14:paraId="0B0F5614" w14:textId="77777777" w:rsidR="00085104" w:rsidRPr="00D67233" w:rsidRDefault="00085104" w:rsidP="004A2133">
      <w:pPr>
        <w:spacing w:line="360" w:lineRule="auto"/>
        <w:jc w:val="both"/>
        <w:rPr>
          <w:rFonts w:ascii="Book Antiqua" w:hAnsi="Book Antiqua"/>
        </w:rPr>
      </w:pPr>
    </w:p>
    <w:p w14:paraId="5C713FF9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  <w:sectPr w:rsidR="00A77B3E" w:rsidRPr="00D6723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FB01FE0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2C3CE36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s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btain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erba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hon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rom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usb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ti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as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way.</w:t>
      </w:r>
    </w:p>
    <w:p w14:paraId="4CCAAE94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1698501D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r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Haska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closur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clu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ork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Varian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ost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cientific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o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e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ect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ckinson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th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utho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tu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ten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nflict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ubmiss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uscript.</w:t>
      </w:r>
    </w:p>
    <w:p w14:paraId="6C463509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5C6D859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utho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a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a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eckli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2016)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manuscrip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epar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s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cord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AR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eckli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2016).</w:t>
      </w:r>
    </w:p>
    <w:p w14:paraId="70A9E9B5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4177C362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tic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pen-acce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tic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a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l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-ho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dit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ul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er-review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er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viewer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tribu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ccordanc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rea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mon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ttribu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C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Y-N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4.0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cens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hic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ermit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ther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stribute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remix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dapt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uil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or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commercially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cen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i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erivativ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ork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ffere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erms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vi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rigin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ork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roper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commercial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e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2A8F5F8B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63D35CEA" w14:textId="728DD4FC" w:rsidR="0041747A" w:rsidRPr="00D67233" w:rsidRDefault="0041747A" w:rsidP="0041747A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D67233">
        <w:rPr>
          <w:rFonts w:ascii="Book Antiqua" w:hAnsi="Book Antiqua" w:cs="Book Antiqua"/>
          <w:b/>
          <w:bCs/>
          <w:color w:val="000000"/>
          <w:lang w:eastAsia="zh-CN"/>
        </w:rPr>
        <w:t xml:space="preserve">Provenance and peer review: </w:t>
      </w:r>
      <w:r w:rsidRPr="00D67233">
        <w:rPr>
          <w:rFonts w:ascii="Book Antiqua" w:hAnsi="Book Antiqua" w:cs="Book Antiqua"/>
          <w:bCs/>
          <w:color w:val="000000"/>
          <w:lang w:eastAsia="zh-CN"/>
        </w:rPr>
        <w:t xml:space="preserve">Unsolicited article; </w:t>
      </w:r>
      <w:r w:rsidR="00B90384" w:rsidRPr="00D67233">
        <w:rPr>
          <w:rFonts w:ascii="Book Antiqua" w:hAnsi="Book Antiqua" w:cs="Book Antiqua"/>
          <w:bCs/>
          <w:color w:val="000000"/>
          <w:lang w:eastAsia="zh-CN"/>
        </w:rPr>
        <w:t xml:space="preserve">externally </w:t>
      </w:r>
      <w:r w:rsidRPr="00D67233">
        <w:rPr>
          <w:rFonts w:ascii="Book Antiqua" w:hAnsi="Book Antiqua" w:cs="Book Antiqua"/>
          <w:bCs/>
          <w:color w:val="000000"/>
          <w:lang w:eastAsia="zh-CN"/>
        </w:rPr>
        <w:t>peer reviewed.</w:t>
      </w:r>
    </w:p>
    <w:p w14:paraId="3EA057AC" w14:textId="77777777" w:rsidR="0041747A" w:rsidRPr="00D67233" w:rsidRDefault="0041747A" w:rsidP="0041747A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D67233">
        <w:rPr>
          <w:rFonts w:ascii="Book Antiqua" w:hAnsi="Book Antiqua" w:cs="Book Antiqua"/>
          <w:b/>
          <w:bCs/>
          <w:color w:val="000000"/>
          <w:lang w:eastAsia="zh-CN"/>
        </w:rPr>
        <w:t>Peer-review model:</w:t>
      </w:r>
      <w:r w:rsidRPr="00D67233">
        <w:rPr>
          <w:rFonts w:ascii="Book Antiqua" w:hAnsi="Book Antiqua" w:cs="Book Antiqua"/>
          <w:bCs/>
          <w:color w:val="000000"/>
          <w:lang w:eastAsia="zh-CN"/>
        </w:rPr>
        <w:t xml:space="preserve"> Single blind  </w:t>
      </w:r>
    </w:p>
    <w:p w14:paraId="189CBBE9" w14:textId="3B380C9A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Corresponding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Author's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Membership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Professional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Societies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eric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ssociatio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ud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Liv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DC2E9D" w:rsidRPr="00D67233">
        <w:rPr>
          <w:rFonts w:ascii="Book Antiqua" w:eastAsia="Book Antiqua" w:hAnsi="Book Antiqua" w:cs="Book Antiqua"/>
          <w:color w:val="000000"/>
        </w:rPr>
        <w:t>Diseases</w:t>
      </w:r>
      <w:r w:rsidRPr="00D67233">
        <w:rPr>
          <w:rFonts w:ascii="Book Antiqua" w:eastAsia="Book Antiqua" w:hAnsi="Book Antiqua" w:cs="Book Antiqua"/>
          <w:color w:val="000000"/>
        </w:rPr>
        <w:t>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meric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lleg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DC2E9D" w:rsidRPr="00D67233">
        <w:rPr>
          <w:rFonts w:ascii="Book Antiqua" w:eastAsia="Book Antiqua" w:hAnsi="Book Antiqua" w:cs="Book Antiqua"/>
          <w:color w:val="000000"/>
        </w:rPr>
        <w:t>Gastroenterology</w:t>
      </w:r>
      <w:r w:rsidRPr="00D67233">
        <w:rPr>
          <w:rFonts w:ascii="Book Antiqua" w:eastAsia="Book Antiqua" w:hAnsi="Book Antiqua" w:cs="Book Antiqua"/>
          <w:color w:val="000000"/>
        </w:rPr>
        <w:t>.</w:t>
      </w:r>
    </w:p>
    <w:p w14:paraId="4FE1A360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1E45698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Peer-review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started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Jul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30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21</w:t>
      </w:r>
    </w:p>
    <w:p w14:paraId="67EE16BD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First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decision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eptemb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9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2021</w:t>
      </w:r>
    </w:p>
    <w:p w14:paraId="33EB416E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Article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in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press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6339DA99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3D83FDEB" w14:textId="04B31D36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Specialty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type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astroenterolog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A656A1" w:rsidRPr="00D67233">
        <w:rPr>
          <w:rFonts w:ascii="Book Antiqua" w:eastAsia="Book Antiqua" w:hAnsi="Book Antiqua" w:cs="Book Antiqua"/>
          <w:color w:val="000000"/>
        </w:rPr>
        <w:t>hepatology</w:t>
      </w:r>
    </w:p>
    <w:p w14:paraId="0BB0EE26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t>Country/Territory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origin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ni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tates</w:t>
      </w:r>
    </w:p>
    <w:p w14:paraId="1DACF01D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lastRenderedPageBreak/>
        <w:t>Peer-review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report’s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scientific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quality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0E8446E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Excellent)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0</w:t>
      </w:r>
    </w:p>
    <w:p w14:paraId="039FDE03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Ve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ood)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,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</w:t>
      </w:r>
    </w:p>
    <w:p w14:paraId="2714DC61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Good)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0</w:t>
      </w:r>
    </w:p>
    <w:p w14:paraId="66572D0F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Fair)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0</w:t>
      </w:r>
    </w:p>
    <w:p w14:paraId="39687EA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color w:val="000000"/>
        </w:rPr>
        <w:t>Grad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Poor):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0</w:t>
      </w:r>
    </w:p>
    <w:p w14:paraId="78CF9D36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p w14:paraId="4FCF2AEF" w14:textId="2A53C9F3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  <w:sectPr w:rsidR="00A77B3E" w:rsidRPr="00D6723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D67233">
        <w:rPr>
          <w:rFonts w:ascii="Book Antiqua" w:eastAsia="Book Antiqua" w:hAnsi="Book Antiqua" w:cs="Book Antiqua"/>
          <w:b/>
          <w:color w:val="000000"/>
        </w:rPr>
        <w:t>P-Reviewer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ernand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A,</w:t>
      </w:r>
      <w:r w:rsidR="000403DD" w:rsidRPr="00D67233">
        <w:rPr>
          <w:rFonts w:ascii="Book Antiqua" w:hAnsi="Book Antiqua"/>
        </w:rPr>
        <w:t xml:space="preserve"> </w:t>
      </w:r>
      <w:r w:rsidR="000403DD" w:rsidRPr="00D67233">
        <w:rPr>
          <w:rFonts w:ascii="Book Antiqua" w:eastAsia="Book Antiqua" w:hAnsi="Book Antiqua" w:cs="Book Antiqua"/>
          <w:color w:val="000000"/>
        </w:rPr>
        <w:t>Brazil;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ripathi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</w:t>
      </w:r>
      <w:r w:rsidR="0084008D" w:rsidRPr="00D67233">
        <w:rPr>
          <w:rFonts w:ascii="Book Antiqua" w:eastAsia="Book Antiqua" w:hAnsi="Book Antiqua" w:cs="Book Antiqua"/>
          <w:color w:val="000000"/>
        </w:rPr>
        <w:t>,</w:t>
      </w:r>
      <w:r w:rsidR="0084008D" w:rsidRPr="00D67233">
        <w:rPr>
          <w:rFonts w:ascii="Book Antiqua" w:hAnsi="Book Antiqua"/>
        </w:rPr>
        <w:t xml:space="preserve"> </w:t>
      </w:r>
      <w:r w:rsidR="0084008D" w:rsidRPr="00D67233">
        <w:rPr>
          <w:rFonts w:ascii="Book Antiqua" w:eastAsia="Book Antiqua" w:hAnsi="Book Antiqua" w:cs="Book Antiqua"/>
          <w:color w:val="000000"/>
        </w:rPr>
        <w:tab/>
        <w:t>United Kingdom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S-Editor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658FE" w:rsidRPr="00D67233">
        <w:rPr>
          <w:rFonts w:ascii="Book Antiqua" w:eastAsia="Book Antiqua" w:hAnsi="Book Antiqua" w:cs="Book Antiqua"/>
          <w:color w:val="000000"/>
        </w:rPr>
        <w:t>Liu JH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L-Editor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658FE" w:rsidRPr="00D67233">
        <w:rPr>
          <w:rFonts w:ascii="Book Antiqua" w:eastAsia="Book Antiqua" w:hAnsi="Book Antiqua" w:cs="Book Antiqua"/>
          <w:color w:val="000000"/>
        </w:rPr>
        <w:t>A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P-Editor: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9AEF8A7" w14:textId="77777777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32C0A" w:rsidRPr="00D67233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color w:val="000000"/>
        </w:rPr>
        <w:t>Legends</w:t>
      </w:r>
    </w:p>
    <w:p w14:paraId="3C722F1C" w14:textId="1778C5F7" w:rsidR="00996B2C" w:rsidRPr="00D67233" w:rsidRDefault="00C76074" w:rsidP="004A213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noProof/>
          <w:lang w:eastAsia="zh-CN"/>
        </w:rPr>
        <w:drawing>
          <wp:inline distT="0" distB="0" distL="0" distR="0" wp14:anchorId="0F4F4E5B" wp14:editId="751AC23D">
            <wp:extent cx="2829629" cy="1908000"/>
            <wp:effectExtent l="0" t="0" r="889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848300" cy="1920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F2BD" w14:textId="0CC3DF7C" w:rsidR="00A77B3E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1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b/>
          <w:bCs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/>
          <w:bCs/>
          <w:color w:val="000000"/>
        </w:rPr>
        <w:t>thrombectomy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u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xtra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ur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ir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rombectom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a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ta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fo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iz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fec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ppearance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03862A1B" w14:textId="01520D99" w:rsidR="00996B2C" w:rsidRPr="00D67233" w:rsidRDefault="00C76074" w:rsidP="004A2133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noProof/>
          <w:lang w:eastAsia="zh-CN"/>
        </w:rPr>
        <w:drawing>
          <wp:inline distT="0" distB="0" distL="0" distR="0" wp14:anchorId="43E049B9" wp14:editId="14E2EC2F">
            <wp:extent cx="4572205" cy="1713600"/>
            <wp:effectExtent l="0" t="0" r="0" b="127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07758" cy="1726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4CCB5D" w14:textId="60C36CE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425B1" w:rsidRPr="00D67233">
        <w:rPr>
          <w:rFonts w:ascii="Book Antiqua" w:eastAsia="Book Antiqua" w:hAnsi="Book Antiqua" w:cs="Book Antiqua"/>
          <w:b/>
          <w:bCs/>
          <w:color w:val="000000"/>
        </w:rPr>
        <w:t>2</w:t>
      </w:r>
      <w:r w:rsidR="00532C0A" w:rsidRPr="00D6723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5D7414" w:rsidRPr="00D67233">
        <w:rPr>
          <w:rFonts w:ascii="Book Antiqua" w:eastAsia="Book Antiqua" w:hAnsi="Book Antiqua" w:cs="Book Antiqua"/>
          <w:b/>
          <w:bCs/>
          <w:color w:val="000000"/>
        </w:rPr>
        <w:t xml:space="preserve">Computed tomography images. </w:t>
      </w:r>
      <w:r w:rsidR="005D7414" w:rsidRPr="00D67233">
        <w:rPr>
          <w:rFonts w:ascii="Book Antiqua" w:eastAsia="Book Antiqua" w:hAnsi="Book Antiqua" w:cs="Book Antiqua"/>
          <w:bCs/>
          <w:color w:val="000000"/>
        </w:rPr>
        <w:t xml:space="preserve">A: </w:t>
      </w:r>
      <w:r w:rsidRPr="00D67233">
        <w:rPr>
          <w:rFonts w:ascii="Book Antiqua" w:eastAsia="Book Antiqua" w:hAnsi="Book Antiqua" w:cs="Book Antiqua"/>
          <w:bCs/>
          <w:color w:val="000000"/>
        </w:rPr>
        <w:t>Computed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tomography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upper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abdomen.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xial-contra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nhanc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u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omograph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upper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bdome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cclud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(hypoden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rea)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67233">
        <w:rPr>
          <w:rFonts w:ascii="Book Antiqua" w:eastAsia="Book Antiqua" w:hAnsi="Book Antiqua" w:cs="Book Antiqua"/>
          <w:color w:val="000000"/>
        </w:rPr>
        <w:t>transjugular</w:t>
      </w:r>
      <w:proofErr w:type="spellEnd"/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rahepat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ortosystemic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unt</w:t>
      </w:r>
      <w:r w:rsidR="00CC1CFF" w:rsidRPr="00D67233">
        <w:rPr>
          <w:rFonts w:ascii="Book Antiqua" w:hAnsi="Book Antiqua" w:cs="Book Antiqua"/>
          <w:color w:val="000000"/>
          <w:lang w:eastAsia="zh-CN"/>
        </w:rPr>
        <w:t xml:space="preserve">; </w:t>
      </w:r>
      <w:r w:rsidR="00CC1CFF" w:rsidRPr="00D67233">
        <w:rPr>
          <w:rFonts w:ascii="Book Antiqua" w:eastAsia="Book Antiqua" w:hAnsi="Book Antiqua" w:cs="Book Antiqua"/>
          <w:bCs/>
          <w:color w:val="000000"/>
        </w:rPr>
        <w:t xml:space="preserve">B: </w:t>
      </w:r>
      <w:r w:rsidRPr="00D67233">
        <w:rPr>
          <w:rFonts w:ascii="Book Antiqua" w:eastAsia="Book Antiqua" w:hAnsi="Book Antiqua" w:cs="Book Antiqua"/>
          <w:bCs/>
          <w:color w:val="000000"/>
        </w:rPr>
        <w:t>Computed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tomography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bCs/>
          <w:color w:val="000000"/>
        </w:rPr>
        <w:t>chest.</w:t>
      </w:r>
      <w:r w:rsidR="00532C0A" w:rsidRPr="00D67233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x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n-enhanc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ompute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="00CC1CFF" w:rsidRPr="00D67233">
        <w:rPr>
          <w:rFonts w:ascii="Book Antiqua" w:eastAsia="Book Antiqua" w:hAnsi="Book Antiqua" w:cs="Book Antiqua"/>
          <w:bCs/>
          <w:color w:val="000000"/>
        </w:rPr>
        <w:t xml:space="preserve">tomography </w:t>
      </w:r>
      <w:r w:rsidRPr="00D67233">
        <w:rPr>
          <w:rFonts w:ascii="Book Antiqua" w:eastAsia="Book Antiqua" w:hAnsi="Book Antiqua" w:cs="Book Antiqua"/>
          <w:color w:val="000000"/>
        </w:rPr>
        <w:t>of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th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chest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howing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diffus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ate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ground-glas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terstiti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opaciti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with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innumerable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ate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ulmonary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nodules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and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smal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bilate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pleural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  <w:r w:rsidRPr="00D67233">
        <w:rPr>
          <w:rFonts w:ascii="Book Antiqua" w:eastAsia="Book Antiqua" w:hAnsi="Book Antiqua" w:cs="Book Antiqua"/>
          <w:color w:val="000000"/>
        </w:rPr>
        <w:t>effusions.</w:t>
      </w:r>
      <w:r w:rsidR="00532C0A" w:rsidRPr="00D67233">
        <w:rPr>
          <w:rFonts w:ascii="Book Antiqua" w:eastAsia="Book Antiqua" w:hAnsi="Book Antiqua" w:cs="Book Antiqua"/>
          <w:color w:val="000000"/>
        </w:rPr>
        <w:t xml:space="preserve"> </w:t>
      </w:r>
    </w:p>
    <w:p w14:paraId="1F8FB76C" w14:textId="62C27CF4" w:rsidR="0011560B" w:rsidRPr="00D67233" w:rsidRDefault="0011560B" w:rsidP="004A2133">
      <w:pPr>
        <w:spacing w:line="360" w:lineRule="auto"/>
        <w:jc w:val="both"/>
        <w:rPr>
          <w:rFonts w:ascii="Book Antiqua" w:hAnsi="Book Antiqua"/>
          <w:b/>
        </w:rPr>
      </w:pPr>
      <w:r w:rsidRPr="00D67233">
        <w:rPr>
          <w:rFonts w:ascii="Book Antiqua" w:eastAsia="Book Antiqua" w:hAnsi="Book Antiqua" w:cs="Book Antiqua"/>
          <w:color w:val="000000"/>
        </w:rPr>
        <w:br w:type="page"/>
      </w:r>
      <w:r w:rsidRPr="00D67233">
        <w:rPr>
          <w:rFonts w:ascii="Book Antiqua" w:hAnsi="Book Antiqua"/>
          <w:b/>
        </w:rPr>
        <w:lastRenderedPageBreak/>
        <w:t>Table</w:t>
      </w:r>
      <w:r w:rsidR="00532C0A" w:rsidRPr="00D67233">
        <w:rPr>
          <w:rFonts w:ascii="Book Antiqua" w:hAnsi="Book Antiqua"/>
          <w:b/>
        </w:rPr>
        <w:t xml:space="preserve"> </w:t>
      </w:r>
      <w:r w:rsidR="00206FFD" w:rsidRPr="00D67233">
        <w:rPr>
          <w:rFonts w:ascii="Book Antiqua" w:hAnsi="Book Antiqua"/>
          <w:b/>
        </w:rPr>
        <w:t>1</w:t>
      </w:r>
      <w:r w:rsidR="00532C0A" w:rsidRPr="00D67233">
        <w:rPr>
          <w:rFonts w:ascii="Book Antiqua" w:hAnsi="Book Antiqua"/>
          <w:b/>
        </w:rPr>
        <w:t xml:space="preserve"> </w:t>
      </w:r>
      <w:r w:rsidRPr="00D67233">
        <w:rPr>
          <w:rFonts w:ascii="Book Antiqua" w:hAnsi="Book Antiqua"/>
          <w:b/>
        </w:rPr>
        <w:t>Mortality</w:t>
      </w:r>
      <w:r w:rsidR="00206FFD" w:rsidRPr="00D67233">
        <w:rPr>
          <w:rFonts w:ascii="Book Antiqua" w:hAnsi="Book Antiqua"/>
          <w:b/>
        </w:rPr>
        <w:t xml:space="preserve"> rates associated with monomicrobial and polymicrobial </w:t>
      </w:r>
      <w:proofErr w:type="spellStart"/>
      <w:r w:rsidR="00206FFD" w:rsidRPr="00D67233">
        <w:rPr>
          <w:rFonts w:ascii="Book Antiqua" w:hAnsi="Book Antiqua"/>
          <w:b/>
        </w:rPr>
        <w:t>endotipsitis</w:t>
      </w:r>
      <w:proofErr w:type="spellEnd"/>
    </w:p>
    <w:tbl>
      <w:tblPr>
        <w:tblStyle w:val="GridTable22"/>
        <w:tblW w:w="0" w:type="auto"/>
        <w:tblBorders>
          <w:top w:val="none" w:sz="0" w:space="0" w:color="auto"/>
          <w:bottom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50"/>
        <w:gridCol w:w="2700"/>
        <w:gridCol w:w="2430"/>
      </w:tblGrid>
      <w:tr w:rsidR="0011560B" w:rsidRPr="00D67233" w14:paraId="433A9FC0" w14:textId="77777777" w:rsidTr="00206F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677C5D8F" w14:textId="35F51578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Cs w:val="0"/>
              </w:rPr>
            </w:pPr>
            <w:r w:rsidRPr="00D67233">
              <w:rPr>
                <w:rFonts w:ascii="Book Antiqua" w:hAnsi="Book Antiqua"/>
                <w:bCs w:val="0"/>
              </w:rPr>
              <w:t>Microbial</w:t>
            </w:r>
            <w:r w:rsidR="00532C0A" w:rsidRPr="00D67233">
              <w:rPr>
                <w:rFonts w:ascii="Book Antiqua" w:hAnsi="Book Antiqua"/>
                <w:bCs w:val="0"/>
              </w:rPr>
              <w:t xml:space="preserve"> </w:t>
            </w:r>
            <w:r w:rsidR="0093218D" w:rsidRPr="00D67233">
              <w:rPr>
                <w:rFonts w:ascii="Book Antiqua" w:hAnsi="Book Antiqua"/>
                <w:bCs w:val="0"/>
              </w:rPr>
              <w:t>agent</w:t>
            </w:r>
          </w:p>
        </w:tc>
        <w:tc>
          <w:tcPr>
            <w:tcW w:w="2700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291E210D" w14:textId="35502A91" w:rsidR="0011560B" w:rsidRPr="00D67233" w:rsidRDefault="0011560B" w:rsidP="004A21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 w:val="0"/>
              </w:rPr>
            </w:pPr>
            <w:r w:rsidRPr="00D67233">
              <w:rPr>
                <w:rFonts w:ascii="Book Antiqua" w:hAnsi="Book Antiqua"/>
                <w:bCs w:val="0"/>
              </w:rPr>
              <w:t>Reported</w:t>
            </w:r>
            <w:r w:rsidR="00532C0A" w:rsidRPr="00D67233">
              <w:rPr>
                <w:rFonts w:ascii="Book Antiqua" w:hAnsi="Book Antiqua"/>
                <w:bCs w:val="0"/>
              </w:rPr>
              <w:t xml:space="preserve"> </w:t>
            </w:r>
            <w:r w:rsidR="00391362" w:rsidRPr="00D67233">
              <w:rPr>
                <w:rFonts w:ascii="Book Antiqua" w:hAnsi="Book Antiqua"/>
                <w:bCs w:val="0"/>
              </w:rPr>
              <w:t>cases</w:t>
            </w:r>
          </w:p>
        </w:tc>
        <w:tc>
          <w:tcPr>
            <w:tcW w:w="243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03E6AAFF" w14:textId="3DCB4763" w:rsidR="0011560B" w:rsidRPr="00D67233" w:rsidRDefault="0011560B" w:rsidP="004A2133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Cs w:val="0"/>
              </w:rPr>
            </w:pPr>
            <w:r w:rsidRPr="00D67233">
              <w:rPr>
                <w:rFonts w:ascii="Book Antiqua" w:hAnsi="Book Antiqua"/>
                <w:bCs w:val="0"/>
              </w:rPr>
              <w:t>Mortality</w:t>
            </w:r>
            <w:r w:rsidR="00532C0A" w:rsidRPr="00D67233">
              <w:rPr>
                <w:rFonts w:ascii="Book Antiqua" w:hAnsi="Book Antiqua"/>
                <w:bCs w:val="0"/>
              </w:rPr>
              <w:t xml:space="preserve"> </w:t>
            </w:r>
            <w:r w:rsidR="00DC4622" w:rsidRPr="00D67233">
              <w:rPr>
                <w:rFonts w:ascii="Book Antiqua" w:hAnsi="Book Antiqua"/>
                <w:bCs w:val="0"/>
              </w:rPr>
              <w:t>rate</w:t>
            </w:r>
            <w:r w:rsidR="00536E62" w:rsidRPr="00D67233">
              <w:rPr>
                <w:rFonts w:ascii="Book Antiqua" w:hAnsi="Book Antiqua"/>
                <w:bCs w:val="0"/>
              </w:rPr>
              <w:t>, %</w:t>
            </w:r>
          </w:p>
        </w:tc>
      </w:tr>
      <w:tr w:rsidR="0011560B" w:rsidRPr="00D67233" w14:paraId="22EFAD7E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3B0F5B8C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Enterococcus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(faecalis,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faecium)</w:t>
            </w:r>
          </w:p>
        </w:tc>
        <w:tc>
          <w:tcPr>
            <w:tcW w:w="2700" w:type="dxa"/>
            <w:shd w:val="clear" w:color="auto" w:fill="auto"/>
          </w:tcPr>
          <w:p w14:paraId="5737D8AF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14</w:t>
            </w:r>
          </w:p>
        </w:tc>
        <w:tc>
          <w:tcPr>
            <w:tcW w:w="2430" w:type="dxa"/>
            <w:shd w:val="clear" w:color="auto" w:fill="auto"/>
          </w:tcPr>
          <w:p w14:paraId="14808EB7" w14:textId="24043880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21</w:t>
            </w:r>
          </w:p>
        </w:tc>
      </w:tr>
      <w:tr w:rsidR="0011560B" w:rsidRPr="00D67233" w14:paraId="5C5E5E05" w14:textId="77777777" w:rsidTr="006E4529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5FDF784A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Staphylococcus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(aureus,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epidermidis)</w:t>
            </w:r>
          </w:p>
        </w:tc>
        <w:tc>
          <w:tcPr>
            <w:tcW w:w="2700" w:type="dxa"/>
            <w:shd w:val="clear" w:color="auto" w:fill="auto"/>
          </w:tcPr>
          <w:p w14:paraId="1B168D98" w14:textId="77777777" w:rsidR="0011560B" w:rsidRPr="00D67233" w:rsidRDefault="0011560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9</w:t>
            </w:r>
          </w:p>
        </w:tc>
        <w:tc>
          <w:tcPr>
            <w:tcW w:w="2430" w:type="dxa"/>
            <w:shd w:val="clear" w:color="auto" w:fill="auto"/>
          </w:tcPr>
          <w:p w14:paraId="4B42CA79" w14:textId="6155D524" w:rsidR="0011560B" w:rsidRPr="00D67233" w:rsidRDefault="0016531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44</w:t>
            </w:r>
          </w:p>
        </w:tc>
      </w:tr>
      <w:tr w:rsidR="0011560B" w:rsidRPr="00D67233" w14:paraId="547E7C5A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2B49CC65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Escherichia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coli</w:t>
            </w:r>
          </w:p>
        </w:tc>
        <w:tc>
          <w:tcPr>
            <w:tcW w:w="2700" w:type="dxa"/>
            <w:shd w:val="clear" w:color="auto" w:fill="auto"/>
          </w:tcPr>
          <w:p w14:paraId="49330BB8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7</w:t>
            </w:r>
          </w:p>
        </w:tc>
        <w:tc>
          <w:tcPr>
            <w:tcW w:w="2430" w:type="dxa"/>
            <w:shd w:val="clear" w:color="auto" w:fill="auto"/>
          </w:tcPr>
          <w:p w14:paraId="46556131" w14:textId="5E616CBF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43</w:t>
            </w:r>
          </w:p>
        </w:tc>
      </w:tr>
      <w:tr w:rsidR="0011560B" w:rsidRPr="00D67233" w14:paraId="3D8A931D" w14:textId="77777777" w:rsidTr="006E4529">
        <w:trPr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13756396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Candida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(glabrata,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albicans)</w:t>
            </w:r>
          </w:p>
        </w:tc>
        <w:tc>
          <w:tcPr>
            <w:tcW w:w="2700" w:type="dxa"/>
            <w:shd w:val="clear" w:color="auto" w:fill="auto"/>
          </w:tcPr>
          <w:p w14:paraId="197A31A2" w14:textId="77777777" w:rsidR="0011560B" w:rsidRPr="00D67233" w:rsidRDefault="0011560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7</w:t>
            </w:r>
          </w:p>
        </w:tc>
        <w:tc>
          <w:tcPr>
            <w:tcW w:w="2430" w:type="dxa"/>
            <w:shd w:val="clear" w:color="auto" w:fill="auto"/>
          </w:tcPr>
          <w:p w14:paraId="7FCED9E8" w14:textId="3C4AC443" w:rsidR="0011560B" w:rsidRPr="00D67233" w:rsidRDefault="0016531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57</w:t>
            </w:r>
          </w:p>
        </w:tc>
      </w:tr>
      <w:tr w:rsidR="0011560B" w:rsidRPr="00D67233" w14:paraId="02ED9EFA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083AA6DD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Lactobacillus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(</w:t>
            </w:r>
            <w:proofErr w:type="spellStart"/>
            <w:r w:rsidRPr="00D67233">
              <w:rPr>
                <w:rFonts w:ascii="Book Antiqua" w:hAnsi="Book Antiqua"/>
                <w:b w:val="0"/>
                <w:bCs w:val="0"/>
                <w:i/>
              </w:rPr>
              <w:t>rhamnosus</w:t>
            </w:r>
            <w:proofErr w:type="spellEnd"/>
            <w:r w:rsidRPr="00D67233">
              <w:rPr>
                <w:rFonts w:ascii="Book Antiqua" w:hAnsi="Book Antiqua"/>
                <w:b w:val="0"/>
                <w:bCs w:val="0"/>
                <w:i/>
              </w:rPr>
              <w:t>,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acidophilus)</w:t>
            </w:r>
          </w:p>
        </w:tc>
        <w:tc>
          <w:tcPr>
            <w:tcW w:w="2700" w:type="dxa"/>
            <w:shd w:val="clear" w:color="auto" w:fill="auto"/>
          </w:tcPr>
          <w:p w14:paraId="4D203245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3</w:t>
            </w:r>
          </w:p>
        </w:tc>
        <w:tc>
          <w:tcPr>
            <w:tcW w:w="2430" w:type="dxa"/>
            <w:shd w:val="clear" w:color="auto" w:fill="auto"/>
          </w:tcPr>
          <w:p w14:paraId="67354D91" w14:textId="1A4BD4ED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67</w:t>
            </w:r>
          </w:p>
        </w:tc>
      </w:tr>
      <w:tr w:rsidR="0011560B" w:rsidRPr="00D67233" w14:paraId="768E509B" w14:textId="77777777" w:rsidTr="006E4529">
        <w:trPr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70F8947D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Streptococcus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(</w:t>
            </w:r>
            <w:proofErr w:type="spellStart"/>
            <w:r w:rsidRPr="00D67233">
              <w:rPr>
                <w:rFonts w:ascii="Book Antiqua" w:hAnsi="Book Antiqua"/>
                <w:b w:val="0"/>
                <w:bCs w:val="0"/>
                <w:i/>
              </w:rPr>
              <w:t>sanguis</w:t>
            </w:r>
            <w:proofErr w:type="spellEnd"/>
            <w:r w:rsidRPr="00D67233">
              <w:rPr>
                <w:rFonts w:ascii="Book Antiqua" w:hAnsi="Book Antiqua"/>
                <w:b w:val="0"/>
                <w:bCs w:val="0"/>
                <w:i/>
              </w:rPr>
              <w:t>,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proofErr w:type="spellStart"/>
            <w:r w:rsidRPr="00D67233">
              <w:rPr>
                <w:rFonts w:ascii="Book Antiqua" w:hAnsi="Book Antiqua"/>
                <w:b w:val="0"/>
                <w:bCs w:val="0"/>
                <w:i/>
              </w:rPr>
              <w:t>bovis</w:t>
            </w:r>
            <w:proofErr w:type="spellEnd"/>
            <w:r w:rsidRPr="00D67233">
              <w:rPr>
                <w:rFonts w:ascii="Book Antiqua" w:hAnsi="Book Antiqua"/>
                <w:b w:val="0"/>
                <w:bCs w:val="0"/>
                <w:i/>
              </w:rPr>
              <w:t>)</w:t>
            </w:r>
          </w:p>
        </w:tc>
        <w:tc>
          <w:tcPr>
            <w:tcW w:w="2700" w:type="dxa"/>
            <w:shd w:val="clear" w:color="auto" w:fill="auto"/>
          </w:tcPr>
          <w:p w14:paraId="0B657E0B" w14:textId="77777777" w:rsidR="0011560B" w:rsidRPr="00D67233" w:rsidRDefault="0011560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2</w:t>
            </w:r>
          </w:p>
        </w:tc>
        <w:tc>
          <w:tcPr>
            <w:tcW w:w="2430" w:type="dxa"/>
            <w:shd w:val="clear" w:color="auto" w:fill="auto"/>
          </w:tcPr>
          <w:p w14:paraId="4FA13580" w14:textId="70DE4812" w:rsidR="0011560B" w:rsidRPr="00D67233" w:rsidRDefault="0016531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0</w:t>
            </w:r>
          </w:p>
        </w:tc>
      </w:tr>
      <w:tr w:rsidR="0011560B" w:rsidRPr="00D67233" w14:paraId="19983469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4CB733BB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proofErr w:type="spellStart"/>
            <w:r w:rsidRPr="00D67233">
              <w:rPr>
                <w:rFonts w:ascii="Book Antiqua" w:hAnsi="Book Antiqua"/>
                <w:b w:val="0"/>
                <w:bCs w:val="0"/>
                <w:i/>
              </w:rPr>
              <w:t>Gemella</w:t>
            </w:r>
            <w:proofErr w:type="spellEnd"/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proofErr w:type="spellStart"/>
            <w:r w:rsidRPr="00D67233">
              <w:rPr>
                <w:rFonts w:ascii="Book Antiqua" w:hAnsi="Book Antiqua"/>
                <w:b w:val="0"/>
                <w:bCs w:val="0"/>
                <w:i/>
              </w:rPr>
              <w:t>morbillorum</w:t>
            </w:r>
            <w:proofErr w:type="spellEnd"/>
          </w:p>
        </w:tc>
        <w:tc>
          <w:tcPr>
            <w:tcW w:w="2700" w:type="dxa"/>
            <w:shd w:val="clear" w:color="auto" w:fill="auto"/>
          </w:tcPr>
          <w:p w14:paraId="2B487CA7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2</w:t>
            </w:r>
          </w:p>
        </w:tc>
        <w:tc>
          <w:tcPr>
            <w:tcW w:w="2430" w:type="dxa"/>
            <w:shd w:val="clear" w:color="auto" w:fill="auto"/>
          </w:tcPr>
          <w:p w14:paraId="16E2E5D7" w14:textId="35E63D8C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0</w:t>
            </w:r>
          </w:p>
        </w:tc>
      </w:tr>
      <w:tr w:rsidR="0011560B" w:rsidRPr="00D67233" w14:paraId="49F1FEA1" w14:textId="77777777" w:rsidTr="006E4529">
        <w:trPr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7F1F68AC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Klebsiella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(pneumonia,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proofErr w:type="spellStart"/>
            <w:r w:rsidRPr="00D67233">
              <w:rPr>
                <w:rFonts w:ascii="Book Antiqua" w:hAnsi="Book Antiqua"/>
                <w:b w:val="0"/>
                <w:bCs w:val="0"/>
                <w:i/>
              </w:rPr>
              <w:t>oxytoca</w:t>
            </w:r>
            <w:proofErr w:type="spellEnd"/>
            <w:r w:rsidRPr="00D67233">
              <w:rPr>
                <w:rFonts w:ascii="Book Antiqua" w:hAnsi="Book Antiqua"/>
                <w:b w:val="0"/>
                <w:bCs w:val="0"/>
                <w:i/>
              </w:rPr>
              <w:t>)</w:t>
            </w:r>
          </w:p>
        </w:tc>
        <w:tc>
          <w:tcPr>
            <w:tcW w:w="2700" w:type="dxa"/>
            <w:shd w:val="clear" w:color="auto" w:fill="auto"/>
          </w:tcPr>
          <w:p w14:paraId="72FF8817" w14:textId="77777777" w:rsidR="0011560B" w:rsidRPr="00D67233" w:rsidRDefault="0011560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3</w:t>
            </w:r>
          </w:p>
        </w:tc>
        <w:tc>
          <w:tcPr>
            <w:tcW w:w="2430" w:type="dxa"/>
            <w:shd w:val="clear" w:color="auto" w:fill="auto"/>
          </w:tcPr>
          <w:p w14:paraId="5014D310" w14:textId="4AA779FC" w:rsidR="0011560B" w:rsidRPr="00D67233" w:rsidRDefault="0016531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33</w:t>
            </w:r>
          </w:p>
        </w:tc>
      </w:tr>
      <w:tr w:rsidR="0011560B" w:rsidRPr="00D67233" w14:paraId="6C0C041D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63C23CF4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Serratia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marcescens</w:t>
            </w:r>
          </w:p>
        </w:tc>
        <w:tc>
          <w:tcPr>
            <w:tcW w:w="2700" w:type="dxa"/>
            <w:shd w:val="clear" w:color="auto" w:fill="auto"/>
          </w:tcPr>
          <w:p w14:paraId="2DA94E02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1</w:t>
            </w:r>
          </w:p>
        </w:tc>
        <w:tc>
          <w:tcPr>
            <w:tcW w:w="2430" w:type="dxa"/>
            <w:shd w:val="clear" w:color="auto" w:fill="auto"/>
          </w:tcPr>
          <w:p w14:paraId="532275BF" w14:textId="09BC44D6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0</w:t>
            </w:r>
          </w:p>
        </w:tc>
      </w:tr>
      <w:tr w:rsidR="0011560B" w:rsidRPr="00D67233" w14:paraId="4384CE8A" w14:textId="77777777" w:rsidTr="006E4529">
        <w:trPr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2406C3AC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Enterobacter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cloacae</w:t>
            </w:r>
          </w:p>
        </w:tc>
        <w:tc>
          <w:tcPr>
            <w:tcW w:w="2700" w:type="dxa"/>
            <w:shd w:val="clear" w:color="auto" w:fill="auto"/>
          </w:tcPr>
          <w:p w14:paraId="328D7022" w14:textId="77777777" w:rsidR="0011560B" w:rsidRPr="00D67233" w:rsidRDefault="0011560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1</w:t>
            </w:r>
          </w:p>
        </w:tc>
        <w:tc>
          <w:tcPr>
            <w:tcW w:w="2430" w:type="dxa"/>
            <w:shd w:val="clear" w:color="auto" w:fill="auto"/>
          </w:tcPr>
          <w:p w14:paraId="7713893D" w14:textId="00A4739D" w:rsidR="0011560B" w:rsidRPr="00D67233" w:rsidRDefault="0016531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0</w:t>
            </w:r>
          </w:p>
        </w:tc>
      </w:tr>
      <w:tr w:rsidR="0011560B" w:rsidRPr="00D67233" w14:paraId="0A3A60BB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58F454D4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/>
              </w:rPr>
            </w:pPr>
            <w:r w:rsidRPr="00D67233">
              <w:rPr>
                <w:rFonts w:ascii="Book Antiqua" w:hAnsi="Book Antiqua"/>
                <w:b w:val="0"/>
                <w:bCs w:val="0"/>
                <w:i/>
              </w:rPr>
              <w:t>Salmonella</w:t>
            </w:r>
            <w:r w:rsidR="00532C0A" w:rsidRPr="00D67233">
              <w:rPr>
                <w:rFonts w:ascii="Book Antiqua" w:hAnsi="Book Antiqua"/>
                <w:b w:val="0"/>
                <w:bCs w:val="0"/>
                <w:i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/>
              </w:rPr>
              <w:t>typhi</w:t>
            </w:r>
          </w:p>
        </w:tc>
        <w:tc>
          <w:tcPr>
            <w:tcW w:w="2700" w:type="dxa"/>
            <w:shd w:val="clear" w:color="auto" w:fill="auto"/>
          </w:tcPr>
          <w:p w14:paraId="30673AE8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1</w:t>
            </w:r>
          </w:p>
        </w:tc>
        <w:tc>
          <w:tcPr>
            <w:tcW w:w="2430" w:type="dxa"/>
            <w:shd w:val="clear" w:color="auto" w:fill="auto"/>
          </w:tcPr>
          <w:p w14:paraId="034BB3B9" w14:textId="0C4D0E66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0</w:t>
            </w:r>
          </w:p>
        </w:tc>
      </w:tr>
      <w:tr w:rsidR="0011560B" w:rsidRPr="00D67233" w14:paraId="57AD4C54" w14:textId="77777777" w:rsidTr="006E4529">
        <w:trPr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shd w:val="clear" w:color="auto" w:fill="auto"/>
          </w:tcPr>
          <w:p w14:paraId="7C9D92F7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  <w:iCs/>
              </w:rPr>
            </w:pPr>
            <w:r w:rsidRPr="00D67233">
              <w:rPr>
                <w:rFonts w:ascii="Book Antiqua" w:hAnsi="Book Antiqua"/>
                <w:b w:val="0"/>
                <w:bCs w:val="0"/>
                <w:iCs/>
              </w:rPr>
              <w:t>polymicrobial</w:t>
            </w:r>
            <w:r w:rsidR="00532C0A" w:rsidRPr="00D67233">
              <w:rPr>
                <w:rFonts w:ascii="Book Antiqua" w:hAnsi="Book Antiqua"/>
                <w:b w:val="0"/>
                <w:bCs w:val="0"/>
                <w:iCs/>
              </w:rPr>
              <w:t xml:space="preserve"> </w:t>
            </w:r>
            <w:r w:rsidRPr="00D67233">
              <w:rPr>
                <w:rFonts w:ascii="Book Antiqua" w:hAnsi="Book Antiqua"/>
                <w:b w:val="0"/>
                <w:bCs w:val="0"/>
                <w:iCs/>
              </w:rPr>
              <w:t>infection</w:t>
            </w:r>
          </w:p>
        </w:tc>
        <w:tc>
          <w:tcPr>
            <w:tcW w:w="2700" w:type="dxa"/>
            <w:shd w:val="clear" w:color="auto" w:fill="auto"/>
          </w:tcPr>
          <w:p w14:paraId="441C04EF" w14:textId="77777777" w:rsidR="0011560B" w:rsidRPr="00D67233" w:rsidRDefault="0011560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9</w:t>
            </w:r>
          </w:p>
        </w:tc>
        <w:tc>
          <w:tcPr>
            <w:tcW w:w="2430" w:type="dxa"/>
            <w:shd w:val="clear" w:color="auto" w:fill="auto"/>
          </w:tcPr>
          <w:p w14:paraId="01F60F15" w14:textId="1B5B6821" w:rsidR="0011560B" w:rsidRPr="00D67233" w:rsidRDefault="0016531B" w:rsidP="004A21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50</w:t>
            </w:r>
          </w:p>
        </w:tc>
      </w:tr>
      <w:tr w:rsidR="0011560B" w:rsidRPr="00D67233" w14:paraId="59A1D048" w14:textId="77777777" w:rsidTr="006E45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50" w:type="dxa"/>
            <w:tcBorders>
              <w:bottom w:val="single" w:sz="4" w:space="0" w:color="auto"/>
            </w:tcBorders>
            <w:shd w:val="clear" w:color="auto" w:fill="auto"/>
          </w:tcPr>
          <w:p w14:paraId="2E561919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 w:val="0"/>
                <w:bCs w:val="0"/>
              </w:rPr>
            </w:pPr>
            <w:r w:rsidRPr="00D67233">
              <w:rPr>
                <w:rFonts w:ascii="Book Antiqua" w:hAnsi="Book Antiqua"/>
                <w:b w:val="0"/>
                <w:bCs w:val="0"/>
              </w:rPr>
              <w:t>total</w:t>
            </w:r>
          </w:p>
        </w:tc>
        <w:tc>
          <w:tcPr>
            <w:tcW w:w="2700" w:type="dxa"/>
            <w:tcBorders>
              <w:bottom w:val="single" w:sz="4" w:space="0" w:color="auto"/>
            </w:tcBorders>
            <w:shd w:val="clear" w:color="auto" w:fill="auto"/>
          </w:tcPr>
          <w:p w14:paraId="380D91C0" w14:textId="77777777" w:rsidR="0011560B" w:rsidRPr="00D67233" w:rsidRDefault="0011560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D67233">
              <w:rPr>
                <w:rFonts w:ascii="Book Antiqua" w:hAnsi="Book Antiqua"/>
                <w:bCs/>
              </w:rPr>
              <w:t>59</w:t>
            </w:r>
          </w:p>
        </w:tc>
        <w:tc>
          <w:tcPr>
            <w:tcW w:w="2430" w:type="dxa"/>
            <w:tcBorders>
              <w:bottom w:val="single" w:sz="4" w:space="0" w:color="auto"/>
            </w:tcBorders>
            <w:shd w:val="clear" w:color="auto" w:fill="auto"/>
          </w:tcPr>
          <w:p w14:paraId="7B9D3908" w14:textId="20F0B01C" w:rsidR="0011560B" w:rsidRPr="00D67233" w:rsidRDefault="0016531B" w:rsidP="004A213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</w:rPr>
            </w:pPr>
            <w:r w:rsidRPr="00D67233">
              <w:rPr>
                <w:rFonts w:ascii="Book Antiqua" w:hAnsi="Book Antiqua"/>
                <w:bCs/>
              </w:rPr>
              <w:t>39</w:t>
            </w:r>
          </w:p>
        </w:tc>
      </w:tr>
    </w:tbl>
    <w:p w14:paraId="2FC0350C" w14:textId="5564EADC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hAnsi="Book Antiqua"/>
        </w:rPr>
        <w:t>Adapted</w:t>
      </w:r>
      <w:r w:rsidR="00532C0A" w:rsidRPr="00D67233">
        <w:rPr>
          <w:rFonts w:ascii="Book Antiqua" w:hAnsi="Book Antiqua"/>
        </w:rPr>
        <w:t xml:space="preserve"> </w:t>
      </w:r>
      <w:r w:rsidRPr="00D67233">
        <w:rPr>
          <w:rFonts w:ascii="Book Antiqua" w:hAnsi="Book Antiqua"/>
        </w:rPr>
        <w:t>from</w:t>
      </w:r>
      <w:r w:rsidR="00532C0A" w:rsidRPr="00D67233">
        <w:rPr>
          <w:rFonts w:ascii="Book Antiqua" w:hAnsi="Book Antiqua"/>
        </w:rPr>
        <w:t xml:space="preserve"> </w:t>
      </w:r>
      <w:r w:rsidRPr="00D67233">
        <w:rPr>
          <w:rFonts w:ascii="Book Antiqua" w:hAnsi="Book Antiqua"/>
        </w:rPr>
        <w:t>Alberto</w:t>
      </w:r>
      <w:r w:rsidR="00532C0A" w:rsidRPr="00D67233">
        <w:rPr>
          <w:rFonts w:ascii="Book Antiqua" w:hAnsi="Book Antiqua"/>
        </w:rPr>
        <w:t xml:space="preserve"> </w:t>
      </w:r>
      <w:r w:rsidRPr="00D67233">
        <w:rPr>
          <w:rFonts w:ascii="Book Antiqua" w:hAnsi="Book Antiqua"/>
        </w:rPr>
        <w:t>Garcia-</w:t>
      </w:r>
      <w:proofErr w:type="spellStart"/>
      <w:r w:rsidRPr="00D67233">
        <w:rPr>
          <w:rFonts w:ascii="Book Antiqua" w:hAnsi="Book Antiqua"/>
        </w:rPr>
        <w:t>Zamalloa</w:t>
      </w:r>
      <w:proofErr w:type="spellEnd"/>
      <w:r w:rsidR="0075197F" w:rsidRPr="00D67233">
        <w:rPr>
          <w:rFonts w:ascii="Book Antiqua" w:hAnsi="Book Antiqua"/>
        </w:rPr>
        <w:t>.</w:t>
      </w:r>
    </w:p>
    <w:p w14:paraId="7BBFCD7F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083B6D90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6AE6DA7E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355901EB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32AB6ED0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75C6DE40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69494265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3A85145A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1E6A9D9C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7B2D2623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0E1CFCF6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092120BE" w14:textId="77777777" w:rsidR="0011560B" w:rsidRPr="00D67233" w:rsidRDefault="0011560B" w:rsidP="004A2133">
      <w:pPr>
        <w:spacing w:line="360" w:lineRule="auto"/>
        <w:jc w:val="both"/>
        <w:rPr>
          <w:rFonts w:ascii="Book Antiqua" w:hAnsi="Book Antiqua"/>
        </w:rPr>
      </w:pPr>
    </w:p>
    <w:p w14:paraId="6F70B4D4" w14:textId="77777777" w:rsidR="00C114D1" w:rsidRDefault="00C114D1" w:rsidP="004A2133">
      <w:pPr>
        <w:spacing w:line="360" w:lineRule="auto"/>
        <w:jc w:val="both"/>
        <w:rPr>
          <w:rFonts w:ascii="Book Antiqua" w:hAnsi="Book Antiqua"/>
          <w:b/>
        </w:rPr>
      </w:pPr>
    </w:p>
    <w:p w14:paraId="12F80A3E" w14:textId="180E160D" w:rsidR="0011560B" w:rsidRPr="00D67233" w:rsidRDefault="0011560B" w:rsidP="004A2133">
      <w:pPr>
        <w:spacing w:line="360" w:lineRule="auto"/>
        <w:jc w:val="both"/>
        <w:rPr>
          <w:rFonts w:ascii="Book Antiqua" w:hAnsi="Book Antiqua"/>
          <w:b/>
        </w:rPr>
      </w:pPr>
      <w:r w:rsidRPr="00D67233">
        <w:rPr>
          <w:rFonts w:ascii="Book Antiqua" w:hAnsi="Book Antiqua"/>
          <w:b/>
        </w:rPr>
        <w:lastRenderedPageBreak/>
        <w:t>Table</w:t>
      </w:r>
      <w:r w:rsidR="00532C0A" w:rsidRPr="00D67233">
        <w:rPr>
          <w:rFonts w:ascii="Book Antiqua" w:hAnsi="Book Antiqua"/>
          <w:b/>
        </w:rPr>
        <w:t xml:space="preserve"> </w:t>
      </w:r>
      <w:r w:rsidR="006F3DD1" w:rsidRPr="00D67233">
        <w:rPr>
          <w:rFonts w:ascii="Book Antiqua" w:hAnsi="Book Antiqua"/>
          <w:b/>
        </w:rPr>
        <w:t>2</w:t>
      </w:r>
      <w:r w:rsidR="00532C0A" w:rsidRPr="00D67233">
        <w:rPr>
          <w:rFonts w:ascii="Book Antiqua" w:hAnsi="Book Antiqua"/>
          <w:b/>
        </w:rPr>
        <w:t xml:space="preserve"> </w:t>
      </w:r>
      <w:r w:rsidRPr="00D67233">
        <w:rPr>
          <w:rFonts w:ascii="Book Antiqua" w:hAnsi="Book Antiqua"/>
          <w:b/>
        </w:rPr>
        <w:t>Polymicrobial</w:t>
      </w:r>
      <w:r w:rsidR="00532C0A" w:rsidRPr="00D67233">
        <w:rPr>
          <w:rFonts w:ascii="Book Antiqua" w:hAnsi="Book Antiqua"/>
          <w:b/>
        </w:rPr>
        <w:t xml:space="preserve"> </w:t>
      </w:r>
      <w:r w:rsidR="00864FB0" w:rsidRPr="00D67233">
        <w:rPr>
          <w:rFonts w:ascii="Book Antiqua" w:hAnsi="Book Antiqua"/>
          <w:b/>
        </w:rPr>
        <w:t xml:space="preserve">cases of </w:t>
      </w:r>
      <w:proofErr w:type="spellStart"/>
      <w:r w:rsidR="00864FB0" w:rsidRPr="00D67233">
        <w:rPr>
          <w:rFonts w:ascii="Book Antiqua" w:hAnsi="Book Antiqua"/>
          <w:b/>
        </w:rPr>
        <w:t>endotipsitis</w:t>
      </w:r>
      <w:proofErr w:type="spellEnd"/>
    </w:p>
    <w:tbl>
      <w:tblPr>
        <w:tblStyle w:val="a3"/>
        <w:tblW w:w="92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24"/>
        <w:gridCol w:w="3726"/>
        <w:gridCol w:w="1260"/>
        <w:gridCol w:w="1284"/>
      </w:tblGrid>
      <w:tr w:rsidR="0011560B" w:rsidRPr="00D67233" w14:paraId="46BFD5C7" w14:textId="77777777" w:rsidTr="006E4529">
        <w:trPr>
          <w:trHeight w:val="237"/>
        </w:trPr>
        <w:tc>
          <w:tcPr>
            <w:tcW w:w="3024" w:type="dxa"/>
            <w:shd w:val="clear" w:color="auto" w:fill="auto"/>
          </w:tcPr>
          <w:p w14:paraId="50AD95A9" w14:textId="7E5C8AE5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/>
                <w:iCs/>
              </w:rPr>
            </w:pPr>
            <w:r w:rsidRPr="00D67233">
              <w:rPr>
                <w:rFonts w:ascii="Book Antiqua" w:hAnsi="Book Antiqua"/>
                <w:b/>
              </w:rPr>
              <w:t>Case</w:t>
            </w:r>
            <w:r w:rsidR="00532C0A" w:rsidRPr="00D67233">
              <w:rPr>
                <w:rFonts w:ascii="Book Antiqua" w:hAnsi="Book Antiqua"/>
                <w:b/>
              </w:rPr>
              <w:t xml:space="preserve"> </w:t>
            </w:r>
            <w:r w:rsidRPr="00D67233">
              <w:rPr>
                <w:rFonts w:ascii="Book Antiqua" w:hAnsi="Book Antiqua"/>
                <w:b/>
              </w:rPr>
              <w:t>and</w:t>
            </w:r>
            <w:r w:rsidR="00532C0A" w:rsidRPr="00D67233">
              <w:rPr>
                <w:rFonts w:ascii="Book Antiqua" w:hAnsi="Book Antiqua"/>
                <w:b/>
              </w:rPr>
              <w:t xml:space="preserve"> </w:t>
            </w:r>
            <w:r w:rsidR="00EF0B39" w:rsidRPr="00D67233">
              <w:rPr>
                <w:rFonts w:ascii="Book Antiqua" w:hAnsi="Book Antiqua"/>
                <w:b/>
              </w:rPr>
              <w:t>microbial agent</w:t>
            </w:r>
          </w:p>
        </w:tc>
        <w:tc>
          <w:tcPr>
            <w:tcW w:w="3726" w:type="dxa"/>
            <w:shd w:val="clear" w:color="auto" w:fill="auto"/>
          </w:tcPr>
          <w:p w14:paraId="2E534385" w14:textId="7F5880E3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67233">
              <w:rPr>
                <w:rFonts w:ascii="Book Antiqua" w:hAnsi="Book Antiqua"/>
                <w:b/>
              </w:rPr>
              <w:t>Treatment</w:t>
            </w:r>
            <w:r w:rsidR="00532C0A" w:rsidRPr="00D67233">
              <w:rPr>
                <w:rFonts w:ascii="Book Antiqua" w:hAnsi="Book Antiqua"/>
                <w:b/>
              </w:rPr>
              <w:t xml:space="preserve"> </w:t>
            </w:r>
            <w:r w:rsidR="001C3E06" w:rsidRPr="00D67233">
              <w:rPr>
                <w:rFonts w:ascii="Book Antiqua" w:hAnsi="Book Antiqua"/>
                <w:b/>
              </w:rPr>
              <w:t>course</w:t>
            </w:r>
          </w:p>
        </w:tc>
        <w:tc>
          <w:tcPr>
            <w:tcW w:w="1260" w:type="dxa"/>
            <w:shd w:val="clear" w:color="auto" w:fill="auto"/>
          </w:tcPr>
          <w:p w14:paraId="4B5217F6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67233">
              <w:rPr>
                <w:rFonts w:ascii="Book Antiqua" w:hAnsi="Book Antiqua"/>
                <w:b/>
              </w:rPr>
              <w:t>Outcome</w:t>
            </w:r>
          </w:p>
        </w:tc>
        <w:tc>
          <w:tcPr>
            <w:tcW w:w="1284" w:type="dxa"/>
            <w:shd w:val="clear" w:color="auto" w:fill="auto"/>
          </w:tcPr>
          <w:p w14:paraId="276E1F9F" w14:textId="572E4F54" w:rsidR="0011560B" w:rsidRPr="00D67233" w:rsidRDefault="0011560B" w:rsidP="00A97678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67233">
              <w:rPr>
                <w:rFonts w:ascii="Book Antiqua" w:hAnsi="Book Antiqua"/>
                <w:b/>
              </w:rPr>
              <w:t>Ref</w:t>
            </w:r>
            <w:r w:rsidR="00A97678" w:rsidRPr="00D67233">
              <w:rPr>
                <w:rFonts w:ascii="Book Antiqua" w:hAnsi="Book Antiqua"/>
                <w:b/>
              </w:rPr>
              <w:t>.</w:t>
            </w:r>
          </w:p>
        </w:tc>
      </w:tr>
      <w:tr w:rsidR="0011560B" w:rsidRPr="00D67233" w14:paraId="35693B12" w14:textId="77777777" w:rsidTr="006E4529">
        <w:trPr>
          <w:trHeight w:val="705"/>
        </w:trPr>
        <w:tc>
          <w:tcPr>
            <w:tcW w:w="3024" w:type="dxa"/>
            <w:shd w:val="clear" w:color="auto" w:fill="auto"/>
          </w:tcPr>
          <w:p w14:paraId="487903EA" w14:textId="4CFF9D3A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1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posi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fungus</w:t>
            </w:r>
          </w:p>
        </w:tc>
        <w:tc>
          <w:tcPr>
            <w:tcW w:w="3726" w:type="dxa"/>
            <w:shd w:val="clear" w:color="auto" w:fill="auto"/>
          </w:tcPr>
          <w:p w14:paraId="659812EE" w14:textId="302859EE" w:rsidR="0011560B" w:rsidRPr="00D67233" w:rsidRDefault="009B798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</w:t>
            </w:r>
            <w:r w:rsidR="0011560B" w:rsidRPr="00D67233">
              <w:rPr>
                <w:rFonts w:ascii="Book Antiqua" w:hAnsi="Book Antiqua"/>
              </w:rPr>
              <w:t>ntibiotic</w:t>
            </w:r>
            <w:r w:rsidRPr="00D67233">
              <w:rPr>
                <w:rFonts w:ascii="Book Antiqua" w:hAnsi="Book Antiqua"/>
              </w:rPr>
              <w:t xml:space="preserve"> 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11560B" w:rsidRPr="00D67233">
              <w:rPr>
                <w:rFonts w:ascii="Book Antiqua" w:hAnsi="Book Antiqua"/>
              </w:rPr>
              <w:t>2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Pr="00D67233">
              <w:rPr>
                <w:rFonts w:ascii="Book Antiqua" w:hAnsi="Book Antiqua"/>
              </w:rPr>
              <w:t>wk</w:t>
            </w:r>
            <w:proofErr w:type="spellEnd"/>
            <w:r w:rsidR="0011560B" w:rsidRPr="00D67233">
              <w:rPr>
                <w:rFonts w:ascii="Book Antiqua" w:hAnsi="Book Antiqua"/>
              </w:rPr>
              <w:t>-&gt;antifungal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11560B" w:rsidRPr="00D67233">
              <w:rPr>
                <w:rFonts w:ascii="Book Antiqua" w:hAnsi="Book Antiqua"/>
              </w:rPr>
              <w:t>2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187056" w:rsidRPr="00D67233">
              <w:rPr>
                <w:rFonts w:ascii="Book Antiqua" w:hAnsi="Book Antiqua"/>
              </w:rPr>
              <w:t>w</w:t>
            </w:r>
            <w:r w:rsidR="0011560B" w:rsidRPr="00D67233">
              <w:rPr>
                <w:rFonts w:ascii="Book Antiqua" w:hAnsi="Book Antiqua"/>
              </w:rPr>
              <w:t>s</w:t>
            </w:r>
            <w:proofErr w:type="spellEnd"/>
            <w:r w:rsidR="0011560B" w:rsidRPr="00D67233">
              <w:rPr>
                <w:rFonts w:ascii="Book Antiqua" w:hAnsi="Book Antiqua"/>
              </w:rPr>
              <w:t>-&gt;antibiotics-&gt;liver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11560B" w:rsidRPr="00D67233">
              <w:rPr>
                <w:rFonts w:ascii="Book Antiqua" w:hAnsi="Book Antiqua"/>
              </w:rPr>
              <w:t>transplant</w:t>
            </w:r>
          </w:p>
        </w:tc>
        <w:tc>
          <w:tcPr>
            <w:tcW w:w="1260" w:type="dxa"/>
            <w:shd w:val="clear" w:color="auto" w:fill="auto"/>
          </w:tcPr>
          <w:p w14:paraId="161B1605" w14:textId="3E90EECA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Resolved</w:t>
            </w:r>
          </w:p>
        </w:tc>
        <w:tc>
          <w:tcPr>
            <w:tcW w:w="1284" w:type="dxa"/>
            <w:shd w:val="clear" w:color="auto" w:fill="auto"/>
          </w:tcPr>
          <w:p w14:paraId="28288453" w14:textId="2CE4F28C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Darrow&lt;/Author&gt;&lt;Year&gt;2018&lt;/Year&gt;&lt;IDText&gt;Transhepatic Revision of Occluded Transjugular Intrahepatic Portosystemic Shunt Complicated by Endotipsitis&lt;/IDText&gt;&lt;DisplayText&gt;&lt;style face="superscript"&gt;2&lt;/style&gt;&lt;/DisplayText&gt;&lt;record&gt;&lt;dates&gt;&lt;pub-dates&gt;&lt;date&gt;Dec&lt;/date&gt;&lt;/pub-dates&gt;&lt;year&gt;2018&lt;/year&gt;&lt;/dates&gt;&lt;urls&gt;&lt;related-urls&gt;&lt;url&gt;https://www.ncbi.nlm.nih.gov/pubmed/30728666&lt;/url&gt;&lt;/related-urls&gt;&lt;/urls&gt;&lt;isbn&gt;0739-9529&lt;/isbn&gt;&lt;custom2&gt;PMC6363548&lt;/custom2&gt;&lt;titles&gt;&lt;title&gt;Transhepatic Revision of Occluded Transjugular Intrahepatic Portosystemic Shunt Complicated by Endotipsitis&lt;/title&gt;&lt;secondary-title&gt;Semin Intervent Radiol&lt;/secondary-title&gt;&lt;/titles&gt;&lt;pages&gt;492-496&lt;/pages&gt;&lt;number&gt;5&lt;/number&gt;&lt;contributors&gt;&lt;authors&gt;&lt;author&gt;Darrow, A. W.&lt;/author&gt;&lt;author&gt;Gaba, R. C.&lt;/author&gt;&lt;author&gt;Lokken, R. P.&lt;/author&gt;&lt;/authors&gt;&lt;/contributors&gt;&lt;edition&gt;2019/02/05&lt;/edition&gt;&lt;language&gt;eng&lt;/language&gt;&lt;added-date format="utc"&gt;1584659916&lt;/added-date&gt;&lt;ref-type name="Journal Article"&gt;17&lt;/ref-type&gt;&lt;rec-number&gt;1&lt;/rec-number&gt;&lt;last-updated-date format="utc"&gt;1584659916&lt;/last-updated-date&gt;&lt;accession-num&gt;30728666&lt;/accession-num&gt;&lt;electronic-resource-num&gt;10.1055/s-0038-1676092&lt;/electronic-resource-num&gt;&lt;volume&gt;35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3260AFCE" w14:textId="77777777" w:rsidTr="006E4529">
        <w:trPr>
          <w:trHeight w:val="326"/>
        </w:trPr>
        <w:tc>
          <w:tcPr>
            <w:tcW w:w="3024" w:type="dxa"/>
            <w:shd w:val="clear" w:color="auto" w:fill="auto"/>
          </w:tcPr>
          <w:p w14:paraId="210BEFFE" w14:textId="65498CBA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2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</w:t>
            </w:r>
          </w:p>
        </w:tc>
        <w:tc>
          <w:tcPr>
            <w:tcW w:w="3726" w:type="dxa"/>
            <w:shd w:val="clear" w:color="auto" w:fill="auto"/>
          </w:tcPr>
          <w:p w14:paraId="62029D91" w14:textId="1AFD6BFC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A82163"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6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A82163" w:rsidRPr="00D67233">
              <w:rPr>
                <w:rFonts w:ascii="Book Antiqua" w:hAnsi="Book Antiqua"/>
              </w:rPr>
              <w:t>wk</w:t>
            </w:r>
            <w:proofErr w:type="spellEnd"/>
            <w:r w:rsidRPr="00D67233">
              <w:rPr>
                <w:rFonts w:ascii="Book Antiqua" w:hAnsi="Book Antiqua"/>
              </w:rPr>
              <w:t>-&gt;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-&gt;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liver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ransplant</w:t>
            </w:r>
          </w:p>
        </w:tc>
        <w:tc>
          <w:tcPr>
            <w:tcW w:w="1260" w:type="dxa"/>
            <w:shd w:val="clear" w:color="auto" w:fill="auto"/>
          </w:tcPr>
          <w:p w14:paraId="1963A9A8" w14:textId="1F3789B5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Resolved</w:t>
            </w:r>
          </w:p>
        </w:tc>
        <w:tc>
          <w:tcPr>
            <w:tcW w:w="1284" w:type="dxa"/>
            <w:shd w:val="clear" w:color="auto" w:fill="auto"/>
          </w:tcPr>
          <w:p w14:paraId="1F704DAD" w14:textId="4D19CFF2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Navaratnam&lt;/Author&gt;&lt;Year&gt;2015&lt;/Year&gt;&lt;IDText&gt;Endotipsitis: A case report with a literature review on an emerging prosthetic related infection&lt;/IDText&gt;&lt;DisplayText&gt;&lt;style face="superscript"&gt;4&lt;/style&gt;&lt;/DisplayText&gt;&lt;record&gt;&lt;dates&gt;&lt;pub-dates&gt;&lt;date&gt;Apr&lt;/date&gt;&lt;/pub-dates&gt;&lt;year&gt;2015&lt;/year&gt;&lt;/dates&gt;&lt;keywords&gt;&lt;keyword&gt;Antimicrobial therapy&lt;/keyword&gt;&lt;keyword&gt;Persistent bacteremia&lt;/keyword&gt;&lt;keyword&gt;Tipsitis&lt;/keyword&gt;&lt;keyword&gt;Transjugular intrahepatic portosystemic shunt infection&lt;/keyword&gt;&lt;keyword&gt;Transjugular intrahepatic portosystemic shunts&lt;/keyword&gt;&lt;/keywords&gt;&lt;urls&gt;&lt;related-urls&gt;&lt;url&gt;https://www.ncbi.nlm.nih.gov/pubmed/25866608&lt;/url&gt;&lt;/related-urls&gt;&lt;/urls&gt;&lt;isbn&gt;1948-5182&lt;/isbn&gt;&lt;custom2&gt;PMC4388999&lt;/custom2&gt;&lt;titles&gt;&lt;title&gt;Endotipsitis: A case report with a literature review on an emerging prosthetic related infection&lt;/title&gt;&lt;secondary-title&gt;World J Hepatol&lt;/secondary-title&gt;&lt;/titles&gt;&lt;pages&gt;710-6&lt;/pages&gt;&lt;number&gt;4&lt;/number&gt;&lt;contributors&gt;&lt;authors&gt;&lt;author&gt;Navaratnam, A. M.&lt;/author&gt;&lt;author&gt;Grant, M.&lt;/author&gt;&lt;author&gt;Banach, D. B.&lt;/author&gt;&lt;/authors&gt;&lt;/contributors&gt;&lt;language&gt;eng&lt;/language&gt;&lt;added-date format="utc"&gt;1584659927&lt;/added-date&gt;&lt;ref-type name="Journal Article"&gt;17&lt;/ref-type&gt;&lt;rec-number&gt;4&lt;/rec-number&gt;&lt;last-updated-date format="utc"&gt;1584659927&lt;/last-updated-date&gt;&lt;accession-num&gt;25866608&lt;/accession-num&gt;&lt;electronic-resource-num&gt;10.4254/wjh.v7.i4.710&lt;/electronic-resource-num&gt;&lt;volume&gt;7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4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12A342C8" w14:textId="77777777" w:rsidTr="006E4529">
        <w:trPr>
          <w:trHeight w:val="225"/>
        </w:trPr>
        <w:tc>
          <w:tcPr>
            <w:tcW w:w="3024" w:type="dxa"/>
            <w:shd w:val="clear" w:color="auto" w:fill="auto"/>
          </w:tcPr>
          <w:p w14:paraId="42453007" w14:textId="2A2BC4DB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3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</w:t>
            </w:r>
          </w:p>
        </w:tc>
        <w:tc>
          <w:tcPr>
            <w:tcW w:w="3726" w:type="dxa"/>
            <w:shd w:val="clear" w:color="auto" w:fill="auto"/>
          </w:tcPr>
          <w:p w14:paraId="73504D3D" w14:textId="1C785CA3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270821"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4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270821" w:rsidRPr="00D67233">
              <w:rPr>
                <w:rFonts w:ascii="Book Antiqua" w:hAnsi="Book Antiqua"/>
              </w:rPr>
              <w:t>w</w:t>
            </w:r>
            <w:r w:rsidRPr="00D67233">
              <w:rPr>
                <w:rFonts w:ascii="Book Antiqua" w:hAnsi="Book Antiqua"/>
              </w:rPr>
              <w:t>k</w:t>
            </w:r>
            <w:proofErr w:type="spellEnd"/>
          </w:p>
        </w:tc>
        <w:tc>
          <w:tcPr>
            <w:tcW w:w="1260" w:type="dxa"/>
            <w:shd w:val="clear" w:color="auto" w:fill="auto"/>
          </w:tcPr>
          <w:p w14:paraId="6AB00F0D" w14:textId="1C14BBCE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Resolved</w:t>
            </w:r>
          </w:p>
        </w:tc>
        <w:tc>
          <w:tcPr>
            <w:tcW w:w="1284" w:type="dxa"/>
            <w:shd w:val="clear" w:color="auto" w:fill="auto"/>
          </w:tcPr>
          <w:p w14:paraId="7F3E4328" w14:textId="4DF892B3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Sanyal&lt;/Author&gt;&lt;Year&gt;1998&lt;/Year&gt;&lt;IDText&gt;Vegetative infection of transjugular intrahepatic portosystemic shunts&lt;/IDText&gt;&lt;DisplayText&gt;&lt;style face="superscript"&gt;20&lt;/style&gt;&lt;/DisplayText&gt;&lt;record&gt;&lt;dates&gt;&lt;pub-dates&gt;&lt;date&gt;Jul&lt;/date&gt;&lt;/pub-dates&gt;&lt;year&gt;1998&lt;/year&gt;&lt;/dates&gt;&lt;keywords&gt;&lt;keyword&gt;Adult&lt;/keyword&gt;&lt;keyword&gt;Bacterial Infections&lt;/keyword&gt;&lt;keyword&gt;Female&lt;/keyword&gt;&lt;keyword&gt;Fever&lt;/keyword&gt;&lt;keyword&gt;Humans&lt;/keyword&gt;&lt;keyword&gt;Male&lt;/keyword&gt;&lt;keyword&gt;Middle Aged&lt;/keyword&gt;&lt;keyword&gt;Portasystemic Shunt, Transjugular Intrahepatic&lt;/keyword&gt;&lt;/keywords&gt;&lt;urls&gt;&lt;related-urls&gt;&lt;url&gt;https://www.ncbi.nlm.nih.gov/pubmed/9649465&lt;/url&gt;&lt;/related-urls&gt;&lt;/urls&gt;&lt;isbn&gt;0016-5085&lt;/isbn&gt;&lt;titles&gt;&lt;title&gt;Vegetative infection of transjugular intrahepatic portosystemic shunts&lt;/title&gt;&lt;secondary-title&gt;Gastroenterology&lt;/secondary-title&gt;&lt;/titles&gt;&lt;pages&gt;110-5&lt;/pages&gt;&lt;number&gt;1&lt;/number&gt;&lt;contributors&gt;&lt;authors&gt;&lt;author&gt;Sanyal, A. J.&lt;/author&gt;&lt;author&gt;Reddy, K. R.&lt;/author&gt;&lt;/authors&gt;&lt;/contributors&gt;&lt;language&gt;eng&lt;/language&gt;&lt;added-date format="utc"&gt;1584660322&lt;/added-date&gt;&lt;ref-type name="Journal Article"&gt;17&lt;/ref-type&gt;&lt;rec-number&gt;7&lt;/rec-number&gt;&lt;last-updated-date format="utc"&gt;1584660322&lt;/last-updated-date&gt;&lt;accession-num&gt;9649465&lt;/accession-num&gt;&lt;electronic-resource-num&gt;10.1016/s0016-5085(98)70371-3&lt;/electronic-resource-num&gt;&lt;volume&gt;115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0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1381F377" w14:textId="77777777" w:rsidTr="006E4529">
        <w:trPr>
          <w:trHeight w:val="465"/>
        </w:trPr>
        <w:tc>
          <w:tcPr>
            <w:tcW w:w="3024" w:type="dxa"/>
            <w:shd w:val="clear" w:color="auto" w:fill="auto"/>
          </w:tcPr>
          <w:p w14:paraId="1C459FD7" w14:textId="720D4A4D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i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4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fungus</w:t>
            </w:r>
          </w:p>
        </w:tc>
        <w:tc>
          <w:tcPr>
            <w:tcW w:w="3726" w:type="dxa"/>
            <w:shd w:val="clear" w:color="auto" w:fill="auto"/>
          </w:tcPr>
          <w:p w14:paraId="3611C2E3" w14:textId="10B28AAA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fungal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270821"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6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270821" w:rsidRPr="00D67233">
              <w:rPr>
                <w:rFonts w:ascii="Book Antiqua" w:hAnsi="Book Antiqua"/>
              </w:rPr>
              <w:t>wk</w:t>
            </w:r>
            <w:proofErr w:type="spellEnd"/>
            <w:r w:rsidRPr="00D67233">
              <w:rPr>
                <w:rFonts w:ascii="Book Antiqua" w:hAnsi="Book Antiqua"/>
              </w:rPr>
              <w:t>-&gt;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fungal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indefinitely</w:t>
            </w:r>
          </w:p>
        </w:tc>
        <w:tc>
          <w:tcPr>
            <w:tcW w:w="1260" w:type="dxa"/>
            <w:shd w:val="clear" w:color="auto" w:fill="auto"/>
          </w:tcPr>
          <w:p w14:paraId="626E58C0" w14:textId="544A2511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Resolved</w:t>
            </w:r>
          </w:p>
        </w:tc>
        <w:tc>
          <w:tcPr>
            <w:tcW w:w="1284" w:type="dxa"/>
            <w:shd w:val="clear" w:color="auto" w:fill="auto"/>
          </w:tcPr>
          <w:p w14:paraId="3E4FB93B" w14:textId="067BAFAB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Sanyal&lt;/Author&gt;&lt;Year&gt;1998&lt;/Year&gt;&lt;IDText&gt;Vegetative infection of transjugular intrahepatic portosystemic shunts&lt;/IDText&gt;&lt;DisplayText&gt;&lt;style face="superscript"&gt;20&lt;/style&gt;&lt;/DisplayText&gt;&lt;record&gt;&lt;dates&gt;&lt;pub-dates&gt;&lt;date&gt;Jul&lt;/date&gt;&lt;/pub-dates&gt;&lt;year&gt;1998&lt;/year&gt;&lt;/dates&gt;&lt;keywords&gt;&lt;keyword&gt;Adult&lt;/keyword&gt;&lt;keyword&gt;Bacterial Infections&lt;/keyword&gt;&lt;keyword&gt;Female&lt;/keyword&gt;&lt;keyword&gt;Fever&lt;/keyword&gt;&lt;keyword&gt;Humans&lt;/keyword&gt;&lt;keyword&gt;Male&lt;/keyword&gt;&lt;keyword&gt;Middle Aged&lt;/keyword&gt;&lt;keyword&gt;Portasystemic Shunt, Transjugular Intrahepatic&lt;/keyword&gt;&lt;/keywords&gt;&lt;urls&gt;&lt;related-urls&gt;&lt;url&gt;https://www.ncbi.nlm.nih.gov/pubmed/9649465&lt;/url&gt;&lt;/related-urls&gt;&lt;/urls&gt;&lt;isbn&gt;0016-5085&lt;/isbn&gt;&lt;titles&gt;&lt;title&gt;Vegetative infection of transjugular intrahepatic portosystemic shunts&lt;/title&gt;&lt;secondary-title&gt;Gastroenterology&lt;/secondary-title&gt;&lt;/titles&gt;&lt;pages&gt;110-5&lt;/pages&gt;&lt;number&gt;1&lt;/number&gt;&lt;contributors&gt;&lt;authors&gt;&lt;author&gt;Sanyal, A. J.&lt;/author&gt;&lt;author&gt;Reddy, K. R.&lt;/author&gt;&lt;/authors&gt;&lt;/contributors&gt;&lt;language&gt;eng&lt;/language&gt;&lt;added-date format="utc"&gt;1584660322&lt;/added-date&gt;&lt;ref-type name="Journal Article"&gt;17&lt;/ref-type&gt;&lt;rec-number&gt;7&lt;/rec-number&gt;&lt;last-updated-date format="utc"&gt;1584660322&lt;/last-updated-date&gt;&lt;accession-num&gt;9649465&lt;/accession-num&gt;&lt;electronic-resource-num&gt;10.1016/s0016-5085(98)70371-3&lt;/electronic-resource-num&gt;&lt;volume&gt;115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0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4FE1F53C" w14:textId="77777777" w:rsidTr="006E4529">
        <w:trPr>
          <w:trHeight w:val="211"/>
        </w:trPr>
        <w:tc>
          <w:tcPr>
            <w:tcW w:w="3024" w:type="dxa"/>
            <w:shd w:val="clear" w:color="auto" w:fill="auto"/>
          </w:tcPr>
          <w:p w14:paraId="7B65C656" w14:textId="4DE56E85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5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posi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</w:t>
            </w:r>
          </w:p>
        </w:tc>
        <w:tc>
          <w:tcPr>
            <w:tcW w:w="3726" w:type="dxa"/>
            <w:shd w:val="clear" w:color="auto" w:fill="auto"/>
          </w:tcPr>
          <w:p w14:paraId="0A76D498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s-&gt;TIP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revision</w:t>
            </w:r>
          </w:p>
        </w:tc>
        <w:tc>
          <w:tcPr>
            <w:tcW w:w="1260" w:type="dxa"/>
            <w:shd w:val="clear" w:color="auto" w:fill="auto"/>
          </w:tcPr>
          <w:p w14:paraId="0BC68EBC" w14:textId="73734DCA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Death</w:t>
            </w:r>
          </w:p>
        </w:tc>
        <w:tc>
          <w:tcPr>
            <w:tcW w:w="1284" w:type="dxa"/>
            <w:shd w:val="clear" w:color="auto" w:fill="auto"/>
          </w:tcPr>
          <w:p w14:paraId="5B5E68A9" w14:textId="2163853D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Armstrong&lt;/Author&gt;&lt;Year&gt;2003&lt;/Year&gt;&lt;IDText&gt;Infection of transjugular intrahepatic portosystemic shunt devices: three cases and a review of the literature&lt;/IDText&gt;&lt;DisplayText&gt;&lt;style face="superscript"&gt;21&lt;/style&gt;&lt;/DisplayText&gt;&lt;record&gt;&lt;dates&gt;&lt;pub-dates&gt;&lt;date&gt;Feb&lt;/date&gt;&lt;/pub-dates&gt;&lt;year&gt;2003&lt;/year&gt;&lt;/dates&gt;&lt;keywords&gt;&lt;keyword&gt;Aged&lt;/keyword&gt;&lt;keyword&gt;Female&lt;/keyword&gt;&lt;keyword&gt;Hospitals, University&lt;/keyword&gt;&lt;keyword&gt;Humans&lt;/keyword&gt;&lt;keyword&gt;Male&lt;/keyword&gt;&lt;keyword&gt;Middle Aged&lt;/keyword&gt;&lt;keyword&gt;Portasystemic Shunt, Transjugular Intrahepatic&lt;/keyword&gt;&lt;keyword&gt;Prosthesis-Related Infections&lt;/keyword&gt;&lt;keyword&gt;Retrospective Studies&lt;/keyword&gt;&lt;/keywords&gt;&lt;urls&gt;&lt;related-urls&gt;&lt;url&gt;https://www.ncbi.nlm.nih.gov/pubmed/12567297&lt;/url&gt;&lt;/related-urls&gt;&lt;/urls&gt;&lt;isbn&gt;1537-6591&lt;/isbn&gt;&lt;titles&gt;&lt;title&gt;Infection of transjugular intrahepatic portosystemic shunt devices: three cases and a review of the literature&lt;/title&gt;&lt;secondary-title&gt;Clin Infect Dis&lt;/secondary-title&gt;&lt;/titles&gt;&lt;pages&gt;407-12&lt;/pages&gt;&lt;number&gt;4&lt;/number&gt;&lt;contributors&gt;&lt;authors&gt;&lt;author&gt;Armstrong, P. K.&lt;/author&gt;&lt;author&gt;MacLeod, C.&lt;/author&gt;&lt;/authors&gt;&lt;/contributors&gt;&lt;edition&gt;2003/01/24&lt;/edition&gt;&lt;language&gt;eng&lt;/language&gt;&lt;added-date format="utc"&gt;1584660466&lt;/added-date&gt;&lt;ref-type name="Journal Article"&gt;17&lt;/ref-type&gt;&lt;rec-number&gt;8&lt;/rec-number&gt;&lt;last-updated-date format="utc"&gt;1584660466&lt;/last-updated-date&gt;&lt;accession-num&gt;12567297&lt;/accession-num&gt;&lt;electronic-resource-num&gt;10.1086/346156&lt;/electronic-resource-num&gt;&lt;volume&gt;36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1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2C6C0D8E" w14:textId="77777777" w:rsidTr="006E4529">
        <w:trPr>
          <w:trHeight w:val="547"/>
        </w:trPr>
        <w:tc>
          <w:tcPr>
            <w:tcW w:w="3024" w:type="dxa"/>
            <w:shd w:val="clear" w:color="auto" w:fill="auto"/>
          </w:tcPr>
          <w:p w14:paraId="2A89D078" w14:textId="05CE4012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6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posi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fungi</w:t>
            </w:r>
          </w:p>
        </w:tc>
        <w:tc>
          <w:tcPr>
            <w:tcW w:w="3726" w:type="dxa"/>
            <w:shd w:val="clear" w:color="auto" w:fill="auto"/>
          </w:tcPr>
          <w:p w14:paraId="040F64FD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s-&gt;antibiotics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fungal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IP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revision-&gt;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biotic-&gt;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IP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revision-&gt;oral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indefinitely</w:t>
            </w:r>
          </w:p>
        </w:tc>
        <w:tc>
          <w:tcPr>
            <w:tcW w:w="1260" w:type="dxa"/>
            <w:shd w:val="clear" w:color="auto" w:fill="auto"/>
          </w:tcPr>
          <w:p w14:paraId="5DA1E5C5" w14:textId="144D64B0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Unknown</w:t>
            </w:r>
          </w:p>
        </w:tc>
        <w:tc>
          <w:tcPr>
            <w:tcW w:w="1284" w:type="dxa"/>
            <w:shd w:val="clear" w:color="auto" w:fill="auto"/>
          </w:tcPr>
          <w:p w14:paraId="26F8A8AF" w14:textId="1D35B12A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Suhocki&lt;/Author&gt;&lt;Year&gt;2008&lt;/Year&gt;&lt;IDText&gt;Treatment of TIPS/biliary fistula-related endotipsitis with a covered stent&lt;/IDText&gt;&lt;DisplayText&gt;&lt;style face="superscript"&gt;22&lt;/style&gt;&lt;/DisplayText&gt;&lt;record&gt;&lt;dates&gt;&lt;pub-dates&gt;&lt;date&gt;Jun&lt;/date&gt;&lt;/pub-dates&gt;&lt;year&gt;2008&lt;/year&gt;&lt;/dates&gt;&lt;keywords&gt;&lt;keyword&gt;Adult&lt;/keyword&gt;&lt;keyword&gt;Anti-Bacterial Agents&lt;/keyword&gt;&lt;keyword&gt;Bacteremia&lt;/keyword&gt;&lt;keyword&gt;Cholecystectomy, Laparoscopic&lt;/keyword&gt;&lt;keyword&gt;Esophageal and Gastric Varices&lt;/keyword&gt;&lt;keyword&gt;Graft Occlusion, Vascular&lt;/keyword&gt;&lt;keyword&gt;Humans&lt;/keyword&gt;&lt;keyword&gt;Liver Cirrhosis, Alcoholic&lt;/keyword&gt;&lt;keyword&gt;Male&lt;/keyword&gt;&lt;keyword&gt;Pancreatitis&lt;/keyword&gt;&lt;keyword&gt;Polytetrafluoroethylene&lt;/keyword&gt;&lt;keyword&gt;Portasystemic Shunt, Transjugular Intrahepatic&lt;/keyword&gt;&lt;keyword&gt;Stents&lt;/keyword&gt;&lt;keyword&gt;Ultrasonography, Doppler&lt;/keyword&gt;&lt;/keywords&gt;&lt;urls&gt;&lt;related-urls&gt;&lt;url&gt;https://www.ncbi.nlm.nih.gov/pubmed/18503911&lt;/url&gt;&lt;/related-urls&gt;&lt;/urls&gt;&lt;isbn&gt;1051-0443&lt;/isbn&gt;&lt;titles&gt;&lt;title&gt;Treatment of TIPS/biliary fistula-related endotipsitis with a covered stent&lt;/title&gt;&lt;secondary-title&gt;J Vasc Interv Radiol&lt;/secondary-title&gt;&lt;/titles&gt;&lt;pages&gt;937-9&lt;/pages&gt;&lt;number&gt;6&lt;/number&gt;&lt;contributors&gt;&lt;authors&gt;&lt;author&gt;Suhocki, P. V.&lt;/author&gt;&lt;author&gt;Smith, A. D.&lt;/author&gt;&lt;author&gt;Tendler, D. A.&lt;/author&gt;&lt;author&gt;Sexton, D. J.&lt;/author&gt;&lt;/authors&gt;&lt;/contributors&gt;&lt;edition&gt;2008/03/17&lt;/edition&gt;&lt;language&gt;eng&lt;/language&gt;&lt;added-date format="utc"&gt;1584661213&lt;/added-date&gt;&lt;ref-type name="Journal Article"&gt;17&lt;/ref-type&gt;&lt;rec-number&gt;10&lt;/rec-number&gt;&lt;last-updated-date format="utc"&gt;1584661213&lt;/last-updated-date&gt;&lt;accession-num&gt;18503911&lt;/accession-num&gt;&lt;electronic-resource-num&gt;10.1016/j.jvir.2008.01.026&lt;/electronic-resource-num&gt;&lt;volume&gt;19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2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1BB8D473" w14:textId="77777777" w:rsidTr="006E4529">
        <w:trPr>
          <w:trHeight w:val="705"/>
        </w:trPr>
        <w:tc>
          <w:tcPr>
            <w:tcW w:w="3024" w:type="dxa"/>
            <w:shd w:val="clear" w:color="auto" w:fill="auto"/>
          </w:tcPr>
          <w:p w14:paraId="4850BB1B" w14:textId="3C5AD49F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7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posi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fungus</w:t>
            </w:r>
          </w:p>
        </w:tc>
        <w:tc>
          <w:tcPr>
            <w:tcW w:w="3726" w:type="dxa"/>
            <w:shd w:val="clear" w:color="auto" w:fill="auto"/>
          </w:tcPr>
          <w:p w14:paraId="5C26CF54" w14:textId="77777777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fungals-&gt;liver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ransplant</w:t>
            </w:r>
          </w:p>
        </w:tc>
        <w:tc>
          <w:tcPr>
            <w:tcW w:w="1260" w:type="dxa"/>
            <w:shd w:val="clear" w:color="auto" w:fill="auto"/>
          </w:tcPr>
          <w:p w14:paraId="57EC9F28" w14:textId="7C18285E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Resolved</w:t>
            </w:r>
          </w:p>
        </w:tc>
        <w:tc>
          <w:tcPr>
            <w:tcW w:w="1284" w:type="dxa"/>
            <w:shd w:val="clear" w:color="auto" w:fill="auto"/>
          </w:tcPr>
          <w:p w14:paraId="2BA2B2F9" w14:textId="644217D9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Jawaid&lt;/Author&gt;&lt;Year&gt;2003&lt;/Year&gt;&lt;IDText&gt;Biliary-venous fistula complicating transjugular intrahepatic portosystemic shunt presenting with recurrent bacteremia, jaundice, anemia and fever&lt;/IDText&gt;&lt;DisplayText&gt;&lt;style face="superscript"&gt;23&lt;/style&gt;&lt;/DisplayText&gt;&lt;record&gt;&lt;dates&gt;&lt;pub-dates&gt;&lt;date&gt;Dec&lt;/date&gt;&lt;/pub-dates&gt;&lt;year&gt;2003&lt;/year&gt;&lt;/dates&gt;&lt;keywords&gt;&lt;keyword&gt;Anemia&lt;/keyword&gt;&lt;keyword&gt;Bacteremia&lt;/keyword&gt;&lt;keyword&gt;Biliary Tract&lt;/keyword&gt;&lt;keyword&gt;Fever&lt;/keyword&gt;&lt;keyword&gt;Fistula&lt;/keyword&gt;&lt;keyword&gt;Humans&lt;/keyword&gt;&lt;keyword&gt;Jaundice&lt;/keyword&gt;&lt;keyword&gt;Male&lt;/keyword&gt;&lt;keyword&gt;Middle Aged&lt;/keyword&gt;&lt;keyword&gt;Portasystemic Shunt, Transjugular Intrahepatic&lt;/keyword&gt;&lt;keyword&gt;Veins&lt;/keyword&gt;&lt;/keywords&gt;&lt;urls&gt;&lt;related-urls&gt;&lt;url&gt;https://www.ncbi.nlm.nih.gov/pubmed/14629294&lt;/url&gt;&lt;/related-urls&gt;&lt;/urls&gt;&lt;isbn&gt;1600-6135&lt;/isbn&gt;&lt;titles&gt;&lt;title&gt;Biliary-venous fistula complicating transjugular intrahepatic portosystemic shunt presenting with recurrent bacteremia, jaundice, anemia and fever&lt;/title&gt;&lt;secondary-title&gt;Am J Transplant&lt;/secondary-title&gt;&lt;/titles&gt;&lt;pages&gt;1604-7&lt;/pages&gt;&lt;number&gt;12&lt;/number&gt;&lt;contributors&gt;&lt;authors&gt;&lt;author&gt;Jawaid, Q.&lt;/author&gt;&lt;author&gt;Saeed, Z. A.&lt;/author&gt;&lt;author&gt;Di Bisceglie, A. M.&lt;/author&gt;&lt;author&gt;Brunt, E. M.&lt;/author&gt;&lt;author&gt;Ramrakhiani, S.&lt;/author&gt;&lt;author&gt;Varma, C. R.&lt;/author&gt;&lt;author&gt;Solomon, H.&lt;/author&gt;&lt;/authors&gt;&lt;/contributors&gt;&lt;language&gt;eng&lt;/language&gt;&lt;added-date format="utc"&gt;1584661273&lt;/added-date&gt;&lt;ref-type name="Journal Article"&gt;17&lt;/ref-type&gt;&lt;rec-number&gt;11&lt;/rec-number&gt;&lt;last-updated-date format="utc"&gt;1584661273&lt;/last-updated-date&gt;&lt;accession-num&gt;14629294&lt;/accession-num&gt;&lt;electronic-resource-num&gt;10.1046/j.1600-6135.2003.00267.x&lt;/electronic-resource-num&gt;&lt;volume&gt;3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3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6BD4D52D" w14:textId="77777777" w:rsidTr="006E4529">
        <w:trPr>
          <w:trHeight w:val="465"/>
        </w:trPr>
        <w:tc>
          <w:tcPr>
            <w:tcW w:w="3024" w:type="dxa"/>
            <w:shd w:val="clear" w:color="auto" w:fill="auto"/>
          </w:tcPr>
          <w:p w14:paraId="1CBAF906" w14:textId="5DD72BD4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8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posi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</w:t>
            </w:r>
          </w:p>
        </w:tc>
        <w:tc>
          <w:tcPr>
            <w:tcW w:w="3726" w:type="dxa"/>
            <w:shd w:val="clear" w:color="auto" w:fill="auto"/>
          </w:tcPr>
          <w:p w14:paraId="4BF02C54" w14:textId="5651E7CA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microbial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09294E"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4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09294E" w:rsidRPr="00D67233">
              <w:rPr>
                <w:rFonts w:ascii="Book Antiqua" w:hAnsi="Book Antiqua"/>
              </w:rPr>
              <w:t>wk</w:t>
            </w:r>
            <w:proofErr w:type="spellEnd"/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-&gt;liver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ransplantation</w:t>
            </w:r>
          </w:p>
        </w:tc>
        <w:tc>
          <w:tcPr>
            <w:tcW w:w="1260" w:type="dxa"/>
            <w:shd w:val="clear" w:color="auto" w:fill="auto"/>
          </w:tcPr>
          <w:p w14:paraId="57E1617D" w14:textId="48DE26E2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Resolved</w:t>
            </w:r>
          </w:p>
        </w:tc>
        <w:tc>
          <w:tcPr>
            <w:tcW w:w="1284" w:type="dxa"/>
            <w:shd w:val="clear" w:color="auto" w:fill="auto"/>
          </w:tcPr>
          <w:p w14:paraId="7C65E37B" w14:textId="680F2C9F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[</w:t>
            </w:r>
            <w:r w:rsidR="0011560B" w:rsidRPr="00D67233">
              <w:rPr>
                <w:rFonts w:ascii="Book Antiqua" w:hAnsi="Book Antiqua"/>
              </w:rPr>
              <w:fldChar w:fldCharType="begin"/>
            </w:r>
            <w:r w:rsidR="0011560B" w:rsidRPr="00D67233">
              <w:rPr>
                <w:rFonts w:ascii="Book Antiqua" w:hAnsi="Book Antiqua"/>
              </w:rPr>
              <w:instrText xml:space="preserve"> ADDIN EN.CITE &lt;EndNote&gt;&lt;Cite&gt;&lt;Author&gt;Willner&lt;/Author&gt;&lt;Year&gt;1998&lt;/Year&gt;&lt;IDText&gt;A fistula from the portal vein to the bile duct: an unusual complication of transjugular intrahepatic portosystemic shunt&lt;/IDText&gt;&lt;DisplayText&gt;&lt;style face="superscript"&gt;24&lt;/style&gt;&lt;/DisplayText&gt;&lt;record&gt;&lt;dates&gt;&lt;pub-dates&gt;&lt;date&gt;Oct&lt;/date&gt;&lt;/pub-dates&gt;&lt;year&gt;1998&lt;/year&gt;&lt;/dates&gt;&lt;keywords&gt;&lt;keyword&gt;Bacteremia&lt;/keyword&gt;&lt;keyword&gt;Bile Ducts&lt;/keyword&gt;&lt;keyword&gt;Biliary Fistula&lt;/keyword&gt;&lt;keyword&gt;Endocarditis, Bacterial&lt;/keyword&gt;&lt;keyword&gt;Female&lt;/keyword&gt;&lt;keyword&gt;Hemobilia&lt;/keyword&gt;&lt;keyword&gt;Humans&lt;/keyword&gt;&lt;keyword&gt;Middle Aged&lt;/keyword&gt;&lt;keyword&gt;Portal Vein&lt;/keyword&gt;&lt;keyword&gt;Portasystemic Shunt, Transjugular Intrahepatic&lt;/keyword&gt;&lt;keyword&gt;Vascular Fistula&lt;/keyword&gt;&lt;/keywords&gt;&lt;urls&gt;&lt;related-urls&gt;&lt;url&gt;https://www.ncbi.nlm.nih.gov/pubmed/9772063&lt;/url&gt;&lt;/related-urls&gt;&lt;/urls&gt;&lt;isbn&gt;0002-9270&lt;/isbn&gt;&lt;titles&gt;&lt;title&gt;A fistula from the portal vein to the bile duct: an unusual complication of transjugular intrahepatic portosystemic shunt&lt;/title&gt;&lt;secondary-title&gt;Am J Gastroenterol&lt;/secondary-title&gt;&lt;/titles&gt;&lt;pages&gt;1952-5&lt;/pages&gt;&lt;number&gt;10&lt;/number&gt;&lt;contributors&gt;&lt;authors&gt;&lt;author&gt;Willner, I. R.&lt;/author&gt;&lt;author&gt;El-Sakr, R.&lt;/author&gt;&lt;author&gt;Werkman, R. F.&lt;/author&gt;&lt;author&gt;Taylor, W. Z.&lt;/author&gt;&lt;author&gt;Riely, C. A.&lt;/author&gt;&lt;/authors&gt;&lt;/contributors&gt;&lt;language&gt;eng&lt;/language&gt;&lt;added-date format="utc"&gt;1584693960&lt;/added-date&gt;&lt;ref-type name="Journal Article"&gt;17&lt;/ref-type&gt;&lt;rec-number&gt;15&lt;/rec-number&gt;&lt;last-updated-date format="utc"&gt;1584693960&lt;/last-updated-date&gt;&lt;accession-num&gt;9772063&lt;/accession-num&gt;&lt;electronic-resource-num&gt;10.1111/j.1572-0241.1998.00553.x&lt;/electronic-resource-num&gt;&lt;volume&gt;93&lt;/volume&gt;&lt;/record&gt;&lt;/Cite&gt;&lt;/EndNote&gt;</w:instrText>
            </w:r>
            <w:r w:rsidR="0011560B" w:rsidRPr="00D67233">
              <w:rPr>
                <w:rFonts w:ascii="Book Antiqua" w:hAnsi="Book Antiqua"/>
              </w:rPr>
              <w:fldChar w:fldCharType="separate"/>
            </w:r>
            <w:r w:rsidR="0011560B" w:rsidRPr="00D67233">
              <w:rPr>
                <w:rFonts w:ascii="Book Antiqua" w:hAnsi="Book Antiqua"/>
                <w:noProof/>
              </w:rPr>
              <w:t>24</w:t>
            </w:r>
            <w:r w:rsidR="0011560B" w:rsidRPr="00D67233"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  <w:t>]</w:t>
            </w:r>
          </w:p>
        </w:tc>
      </w:tr>
      <w:tr w:rsidR="0011560B" w:rsidRPr="00D67233" w14:paraId="5FC98439" w14:textId="77777777" w:rsidTr="006E4529">
        <w:trPr>
          <w:trHeight w:val="1400"/>
        </w:trPr>
        <w:tc>
          <w:tcPr>
            <w:tcW w:w="3024" w:type="dxa"/>
            <w:tcBorders>
              <w:bottom w:val="single" w:sz="4" w:space="0" w:color="auto"/>
            </w:tcBorders>
            <w:shd w:val="clear" w:color="auto" w:fill="auto"/>
          </w:tcPr>
          <w:p w14:paraId="5F0303FA" w14:textId="400C5484" w:rsidR="0011560B" w:rsidRPr="00D67233" w:rsidRDefault="0011560B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Cas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9: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9E0F1E" w:rsidRPr="00D67233">
              <w:rPr>
                <w:rFonts w:ascii="Book Antiqua" w:hAnsi="Book Antiqua"/>
              </w:rPr>
              <w:t>Gram</w:t>
            </w:r>
            <w:r w:rsidRPr="00D67233">
              <w:rPr>
                <w:rFonts w:ascii="Book Antiqua" w:hAnsi="Book Antiqua"/>
              </w:rPr>
              <w:t>-posi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negative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bacteria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fungi</w:t>
            </w:r>
          </w:p>
        </w:tc>
        <w:tc>
          <w:tcPr>
            <w:tcW w:w="3726" w:type="dxa"/>
            <w:tcBorders>
              <w:bottom w:val="single" w:sz="4" w:space="0" w:color="auto"/>
            </w:tcBorders>
            <w:shd w:val="clear" w:color="auto" w:fill="auto"/>
          </w:tcPr>
          <w:p w14:paraId="11BC6591" w14:textId="151576E4" w:rsidR="0011560B" w:rsidRPr="00D67233" w:rsidRDefault="0011560B" w:rsidP="0009294E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09294E"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10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d-&gt;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IP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hrombectomy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&amp;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revision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="0009294E" w:rsidRPr="00D67233">
              <w:rPr>
                <w:rFonts w:ascii="Book Antiqua" w:hAnsi="Book Antiqua"/>
              </w:rPr>
              <w:t>×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6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09294E" w:rsidRPr="00D67233">
              <w:rPr>
                <w:rFonts w:ascii="Book Antiqua" w:hAnsi="Book Antiqua"/>
              </w:rPr>
              <w:t>wk</w:t>
            </w:r>
            <w:proofErr w:type="spellEnd"/>
            <w:r w:rsidRPr="00D67233">
              <w:rPr>
                <w:rFonts w:ascii="Book Antiqua" w:hAnsi="Book Antiqua"/>
              </w:rPr>
              <w:t>-&gt;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IP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hrombectomy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revision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d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fungal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for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6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proofErr w:type="spellStart"/>
            <w:r w:rsidR="00F93C0D" w:rsidRPr="00D67233">
              <w:rPr>
                <w:rFonts w:ascii="Book Antiqua" w:hAnsi="Book Antiqua"/>
              </w:rPr>
              <w:t>wk</w:t>
            </w:r>
            <w:proofErr w:type="spellEnd"/>
            <w:r w:rsidRPr="00D67233">
              <w:rPr>
                <w:rFonts w:ascii="Book Antiqua" w:hAnsi="Book Antiqua"/>
              </w:rPr>
              <w:t>-&gt;balloon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sweep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of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IPS,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lastRenderedPageBreak/>
              <w:t>antifungal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indefinitely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with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ntibiotic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as</w:t>
            </w:r>
            <w:r w:rsidR="00532C0A" w:rsidRPr="00D67233">
              <w:rPr>
                <w:rFonts w:ascii="Book Antiqua" w:hAnsi="Book Antiqua"/>
              </w:rPr>
              <w:t xml:space="preserve"> </w:t>
            </w:r>
            <w:r w:rsidRPr="00D67233">
              <w:rPr>
                <w:rFonts w:ascii="Book Antiqua" w:hAnsi="Book Antiqua"/>
              </w:rPr>
              <w:t>tolerated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14:paraId="039113B1" w14:textId="2F7E7970" w:rsidR="0011560B" w:rsidRPr="00D67233" w:rsidRDefault="000C2147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lastRenderedPageBreak/>
              <w:t>Death</w:t>
            </w:r>
          </w:p>
        </w:tc>
        <w:tc>
          <w:tcPr>
            <w:tcW w:w="1284" w:type="dxa"/>
            <w:tcBorders>
              <w:bottom w:val="single" w:sz="4" w:space="0" w:color="auto"/>
            </w:tcBorders>
            <w:shd w:val="clear" w:color="auto" w:fill="auto"/>
          </w:tcPr>
          <w:p w14:paraId="6FAD20A0" w14:textId="6C43938D" w:rsidR="0011560B" w:rsidRPr="00D67233" w:rsidRDefault="009B2039" w:rsidP="004A2133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D67233">
              <w:rPr>
                <w:rFonts w:ascii="Book Antiqua" w:hAnsi="Book Antiqua"/>
              </w:rPr>
              <w:t xml:space="preserve">Current </w:t>
            </w:r>
            <w:r w:rsidR="0011560B" w:rsidRPr="00D67233">
              <w:rPr>
                <w:rFonts w:ascii="Book Antiqua" w:hAnsi="Book Antiqua"/>
              </w:rPr>
              <w:t>case</w:t>
            </w:r>
          </w:p>
        </w:tc>
      </w:tr>
    </w:tbl>
    <w:p w14:paraId="0632E4E6" w14:textId="19A6A9D6" w:rsidR="0011560B" w:rsidRPr="00D67233" w:rsidRDefault="0011560B" w:rsidP="0097233A">
      <w:pPr>
        <w:spacing w:line="360" w:lineRule="auto"/>
        <w:jc w:val="both"/>
        <w:rPr>
          <w:rFonts w:ascii="Book Antiqua" w:hAnsi="Book Antiqua"/>
        </w:rPr>
      </w:pPr>
      <w:r w:rsidRPr="00D67233">
        <w:rPr>
          <w:rFonts w:ascii="Book Antiqua" w:hAnsi="Book Antiqua"/>
        </w:rPr>
        <w:t>TIPS:</w:t>
      </w:r>
      <w:r w:rsidR="00532C0A" w:rsidRPr="00D67233">
        <w:rPr>
          <w:rFonts w:ascii="Book Antiqua" w:hAnsi="Book Antiqua"/>
        </w:rPr>
        <w:t xml:space="preserve"> </w:t>
      </w:r>
      <w:proofErr w:type="spellStart"/>
      <w:r w:rsidR="003B3D92" w:rsidRPr="00D67233">
        <w:rPr>
          <w:rFonts w:ascii="Book Antiqua" w:hAnsi="Book Antiqua"/>
        </w:rPr>
        <w:t>Transjugular</w:t>
      </w:r>
      <w:proofErr w:type="spellEnd"/>
      <w:r w:rsidR="003B3D92" w:rsidRPr="00D67233">
        <w:rPr>
          <w:rFonts w:ascii="Book Antiqua" w:hAnsi="Book Antiqua"/>
        </w:rPr>
        <w:t xml:space="preserve"> </w:t>
      </w:r>
      <w:r w:rsidRPr="00D67233">
        <w:rPr>
          <w:rFonts w:ascii="Book Antiqua" w:hAnsi="Book Antiqua"/>
        </w:rPr>
        <w:t>intrahepatic</w:t>
      </w:r>
      <w:r w:rsidR="00532C0A" w:rsidRPr="00D67233">
        <w:rPr>
          <w:rFonts w:ascii="Book Antiqua" w:hAnsi="Book Antiqua"/>
        </w:rPr>
        <w:t xml:space="preserve"> </w:t>
      </w:r>
      <w:r w:rsidRPr="00D67233">
        <w:rPr>
          <w:rFonts w:ascii="Book Antiqua" w:hAnsi="Book Antiqua"/>
        </w:rPr>
        <w:t>portosystemic</w:t>
      </w:r>
      <w:r w:rsidR="00532C0A" w:rsidRPr="00D67233">
        <w:rPr>
          <w:rFonts w:ascii="Book Antiqua" w:hAnsi="Book Antiqua"/>
        </w:rPr>
        <w:t xml:space="preserve"> </w:t>
      </w:r>
      <w:r w:rsidRPr="00D67233">
        <w:rPr>
          <w:rFonts w:ascii="Book Antiqua" w:hAnsi="Book Antiqua"/>
        </w:rPr>
        <w:t>shunt</w:t>
      </w:r>
      <w:r w:rsidR="003C1447" w:rsidRPr="00D67233">
        <w:rPr>
          <w:rFonts w:ascii="Book Antiqua" w:hAnsi="Book Antiqua"/>
        </w:rPr>
        <w:t>.</w:t>
      </w:r>
    </w:p>
    <w:p w14:paraId="6983EF71" w14:textId="77777777" w:rsidR="00A77B3E" w:rsidRPr="00D67233" w:rsidRDefault="00A77B3E" w:rsidP="004A2133">
      <w:pPr>
        <w:spacing w:line="360" w:lineRule="auto"/>
        <w:jc w:val="both"/>
        <w:rPr>
          <w:rFonts w:ascii="Book Antiqua" w:hAnsi="Book Antiqua"/>
        </w:rPr>
      </w:pPr>
    </w:p>
    <w:sectPr w:rsidR="00A77B3E" w:rsidRPr="00D6723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CA2433" w14:textId="77777777" w:rsidR="009953B3" w:rsidRDefault="009953B3" w:rsidP="002739ED">
      <w:r>
        <w:separator/>
      </w:r>
    </w:p>
  </w:endnote>
  <w:endnote w:type="continuationSeparator" w:id="0">
    <w:p w14:paraId="629C0588" w14:textId="77777777" w:rsidR="009953B3" w:rsidRDefault="009953B3" w:rsidP="002739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49761851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sdt>
        <w:sdtPr>
          <w:id w:val="-1769616900"/>
          <w:docPartObj>
            <w:docPartGallery w:val="Page Numbers (Top of Page)"/>
            <w:docPartUnique/>
          </w:docPartObj>
        </w:sdtPr>
        <w:sdtEndPr>
          <w:rPr>
            <w:rFonts w:ascii="Book Antiqua" w:hAnsi="Book Antiqua"/>
            <w:sz w:val="24"/>
            <w:szCs w:val="24"/>
          </w:rPr>
        </w:sdtEndPr>
        <w:sdtContent>
          <w:p w14:paraId="3581BD1D" w14:textId="1BA3F2F5" w:rsidR="00243D25" w:rsidRPr="00243D25" w:rsidRDefault="00243D25">
            <w:pPr>
              <w:pStyle w:val="a6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243D25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C0270E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19</w:t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243D25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C0270E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20</w:t>
            </w:r>
            <w:r w:rsidRPr="00243D25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D40CA4A" w14:textId="77777777" w:rsidR="00243D25" w:rsidRDefault="00243D25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292DE7" w14:textId="77777777" w:rsidR="009953B3" w:rsidRDefault="009953B3" w:rsidP="002739ED">
      <w:r>
        <w:separator/>
      </w:r>
    </w:p>
  </w:footnote>
  <w:footnote w:type="continuationSeparator" w:id="0">
    <w:p w14:paraId="383B2FB2" w14:textId="77777777" w:rsidR="009953B3" w:rsidRDefault="009953B3" w:rsidP="002739ED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7B3E"/>
    <w:rsid w:val="000030BF"/>
    <w:rsid w:val="00015F17"/>
    <w:rsid w:val="00022921"/>
    <w:rsid w:val="000403DD"/>
    <w:rsid w:val="000425B1"/>
    <w:rsid w:val="00042F6C"/>
    <w:rsid w:val="0004696A"/>
    <w:rsid w:val="00085104"/>
    <w:rsid w:val="0009294E"/>
    <w:rsid w:val="00094A62"/>
    <w:rsid w:val="000A5AB5"/>
    <w:rsid w:val="000A653C"/>
    <w:rsid w:val="000C2147"/>
    <w:rsid w:val="000C661A"/>
    <w:rsid w:val="000D5707"/>
    <w:rsid w:val="000D732B"/>
    <w:rsid w:val="0011560B"/>
    <w:rsid w:val="00115DAC"/>
    <w:rsid w:val="0013475D"/>
    <w:rsid w:val="00140E7B"/>
    <w:rsid w:val="00155C5A"/>
    <w:rsid w:val="0016531B"/>
    <w:rsid w:val="00187056"/>
    <w:rsid w:val="001C3E06"/>
    <w:rsid w:val="00206FFD"/>
    <w:rsid w:val="00217B34"/>
    <w:rsid w:val="00233958"/>
    <w:rsid w:val="00240033"/>
    <w:rsid w:val="00243D25"/>
    <w:rsid w:val="00260664"/>
    <w:rsid w:val="00264AFB"/>
    <w:rsid w:val="00270821"/>
    <w:rsid w:val="002739ED"/>
    <w:rsid w:val="002955CC"/>
    <w:rsid w:val="002C4CB3"/>
    <w:rsid w:val="002F4DF1"/>
    <w:rsid w:val="002F535D"/>
    <w:rsid w:val="00350DF5"/>
    <w:rsid w:val="003563F4"/>
    <w:rsid w:val="003662E0"/>
    <w:rsid w:val="0037559B"/>
    <w:rsid w:val="00391362"/>
    <w:rsid w:val="003947FD"/>
    <w:rsid w:val="003B3D92"/>
    <w:rsid w:val="003C1447"/>
    <w:rsid w:val="003C2848"/>
    <w:rsid w:val="003C6D89"/>
    <w:rsid w:val="003D7EBB"/>
    <w:rsid w:val="003E4BE1"/>
    <w:rsid w:val="003E511E"/>
    <w:rsid w:val="0041747A"/>
    <w:rsid w:val="00421718"/>
    <w:rsid w:val="004265D8"/>
    <w:rsid w:val="004351F8"/>
    <w:rsid w:val="00440406"/>
    <w:rsid w:val="00461157"/>
    <w:rsid w:val="00463AA3"/>
    <w:rsid w:val="004658FE"/>
    <w:rsid w:val="004A2133"/>
    <w:rsid w:val="004A3DBE"/>
    <w:rsid w:val="004C33FA"/>
    <w:rsid w:val="004D5679"/>
    <w:rsid w:val="004F6ECB"/>
    <w:rsid w:val="00501041"/>
    <w:rsid w:val="00506D91"/>
    <w:rsid w:val="00532C0A"/>
    <w:rsid w:val="00536E62"/>
    <w:rsid w:val="00557293"/>
    <w:rsid w:val="00571454"/>
    <w:rsid w:val="00575CD7"/>
    <w:rsid w:val="005A632E"/>
    <w:rsid w:val="005B7DB3"/>
    <w:rsid w:val="005D7414"/>
    <w:rsid w:val="006021CB"/>
    <w:rsid w:val="00637B23"/>
    <w:rsid w:val="00647A56"/>
    <w:rsid w:val="00647AAF"/>
    <w:rsid w:val="00667E0C"/>
    <w:rsid w:val="00687BAC"/>
    <w:rsid w:val="006A1920"/>
    <w:rsid w:val="006A4DBA"/>
    <w:rsid w:val="006B6C5A"/>
    <w:rsid w:val="006C65DB"/>
    <w:rsid w:val="006F3DD1"/>
    <w:rsid w:val="00724F7B"/>
    <w:rsid w:val="0074517D"/>
    <w:rsid w:val="0075197F"/>
    <w:rsid w:val="0076601C"/>
    <w:rsid w:val="007819CD"/>
    <w:rsid w:val="007954B2"/>
    <w:rsid w:val="007A3628"/>
    <w:rsid w:val="007E0A57"/>
    <w:rsid w:val="007F50FD"/>
    <w:rsid w:val="008218AC"/>
    <w:rsid w:val="00824E85"/>
    <w:rsid w:val="0084008D"/>
    <w:rsid w:val="008456C6"/>
    <w:rsid w:val="00856933"/>
    <w:rsid w:val="00864FB0"/>
    <w:rsid w:val="00885B61"/>
    <w:rsid w:val="008A58A0"/>
    <w:rsid w:val="008D3B3E"/>
    <w:rsid w:val="008E1F87"/>
    <w:rsid w:val="008E43D2"/>
    <w:rsid w:val="00924D2E"/>
    <w:rsid w:val="0093218D"/>
    <w:rsid w:val="00960BA9"/>
    <w:rsid w:val="0097233A"/>
    <w:rsid w:val="009953B3"/>
    <w:rsid w:val="00996525"/>
    <w:rsid w:val="00996B2C"/>
    <w:rsid w:val="009B2039"/>
    <w:rsid w:val="009B7989"/>
    <w:rsid w:val="009D2C9E"/>
    <w:rsid w:val="009E0F1E"/>
    <w:rsid w:val="009E3147"/>
    <w:rsid w:val="00A0108B"/>
    <w:rsid w:val="00A0618D"/>
    <w:rsid w:val="00A109D5"/>
    <w:rsid w:val="00A22616"/>
    <w:rsid w:val="00A25941"/>
    <w:rsid w:val="00A277EF"/>
    <w:rsid w:val="00A443D2"/>
    <w:rsid w:val="00A656A1"/>
    <w:rsid w:val="00A75639"/>
    <w:rsid w:val="00A77B3E"/>
    <w:rsid w:val="00A82163"/>
    <w:rsid w:val="00A94404"/>
    <w:rsid w:val="00A94584"/>
    <w:rsid w:val="00A97678"/>
    <w:rsid w:val="00AD11F5"/>
    <w:rsid w:val="00AD19D9"/>
    <w:rsid w:val="00AE6733"/>
    <w:rsid w:val="00B40A64"/>
    <w:rsid w:val="00B62BB3"/>
    <w:rsid w:val="00B751B3"/>
    <w:rsid w:val="00B90384"/>
    <w:rsid w:val="00BB5ECF"/>
    <w:rsid w:val="00BC54AE"/>
    <w:rsid w:val="00BD07D4"/>
    <w:rsid w:val="00BD43CF"/>
    <w:rsid w:val="00C0270E"/>
    <w:rsid w:val="00C114D1"/>
    <w:rsid w:val="00C76074"/>
    <w:rsid w:val="00C76A95"/>
    <w:rsid w:val="00C86FAB"/>
    <w:rsid w:val="00CA2A55"/>
    <w:rsid w:val="00CC1CFF"/>
    <w:rsid w:val="00D67233"/>
    <w:rsid w:val="00D935CC"/>
    <w:rsid w:val="00DC2E9D"/>
    <w:rsid w:val="00DC4622"/>
    <w:rsid w:val="00DF0091"/>
    <w:rsid w:val="00E054E0"/>
    <w:rsid w:val="00E457D8"/>
    <w:rsid w:val="00E65CE4"/>
    <w:rsid w:val="00EA1497"/>
    <w:rsid w:val="00EB42CE"/>
    <w:rsid w:val="00EB5F39"/>
    <w:rsid w:val="00EB7B92"/>
    <w:rsid w:val="00EB7FAC"/>
    <w:rsid w:val="00ED715A"/>
    <w:rsid w:val="00EF0B39"/>
    <w:rsid w:val="00F017A1"/>
    <w:rsid w:val="00F10982"/>
    <w:rsid w:val="00F54DF2"/>
    <w:rsid w:val="00F93C0D"/>
    <w:rsid w:val="00FA1DC2"/>
    <w:rsid w:val="00FA1F45"/>
    <w:rsid w:val="00FB0198"/>
    <w:rsid w:val="00FC6D34"/>
    <w:rsid w:val="00FC7F84"/>
    <w:rsid w:val="00FD2D78"/>
    <w:rsid w:val="00FE11BC"/>
    <w:rsid w:val="00FF28A3"/>
    <w:rsid w:val="00FF6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B1DE5AD"/>
  <w15:docId w15:val="{8E493D88-7AF3-440D-907A-331AEC8F0F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soCommentReference0">
    <w:name w:val="MsoCommentReference"/>
    <w:basedOn w:val="a0"/>
  </w:style>
  <w:style w:type="table" w:styleId="a3">
    <w:name w:val="Table Grid"/>
    <w:basedOn w:val="a1"/>
    <w:uiPriority w:val="39"/>
    <w:rsid w:val="0011560B"/>
    <w:rPr>
      <w:rFonts w:asciiTheme="minorHAnsi" w:hAnsiTheme="minorHAnsi" w:cstheme="minorBid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22">
    <w:name w:val="Grid Table 22"/>
    <w:basedOn w:val="a1"/>
    <w:uiPriority w:val="47"/>
    <w:rsid w:val="0011560B"/>
    <w:rPr>
      <w:rFonts w:asciiTheme="minorHAnsi" w:hAnsiTheme="minorHAnsi" w:cstheme="minorBidi"/>
      <w:sz w:val="24"/>
      <w:szCs w:val="24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4">
    <w:name w:val="header"/>
    <w:basedOn w:val="a"/>
    <w:link w:val="a5"/>
    <w:unhideWhenUsed/>
    <w:rsid w:val="002739E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rsid w:val="002739ED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2739E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2739ED"/>
    <w:rPr>
      <w:sz w:val="18"/>
      <w:szCs w:val="18"/>
    </w:rPr>
  </w:style>
  <w:style w:type="character" w:styleId="a8">
    <w:name w:val="annotation reference"/>
    <w:basedOn w:val="a0"/>
    <w:semiHidden/>
    <w:unhideWhenUsed/>
    <w:rsid w:val="00E65CE4"/>
    <w:rPr>
      <w:sz w:val="21"/>
      <w:szCs w:val="21"/>
    </w:rPr>
  </w:style>
  <w:style w:type="paragraph" w:styleId="a9">
    <w:name w:val="annotation text"/>
    <w:basedOn w:val="a"/>
    <w:link w:val="aa"/>
    <w:semiHidden/>
    <w:unhideWhenUsed/>
    <w:rsid w:val="00E65CE4"/>
  </w:style>
  <w:style w:type="character" w:customStyle="1" w:styleId="aa">
    <w:name w:val="批注文字 字符"/>
    <w:basedOn w:val="a0"/>
    <w:link w:val="a9"/>
    <w:semiHidden/>
    <w:rsid w:val="00E65CE4"/>
    <w:rPr>
      <w:sz w:val="24"/>
      <w:szCs w:val="24"/>
    </w:rPr>
  </w:style>
  <w:style w:type="paragraph" w:styleId="ab">
    <w:name w:val="annotation subject"/>
    <w:basedOn w:val="a9"/>
    <w:next w:val="a9"/>
    <w:link w:val="ac"/>
    <w:semiHidden/>
    <w:unhideWhenUsed/>
    <w:rsid w:val="00E65CE4"/>
    <w:rPr>
      <w:b/>
      <w:bCs/>
    </w:rPr>
  </w:style>
  <w:style w:type="character" w:customStyle="1" w:styleId="ac">
    <w:name w:val="批注主题 字符"/>
    <w:basedOn w:val="aa"/>
    <w:link w:val="ab"/>
    <w:semiHidden/>
    <w:rsid w:val="00E65CE4"/>
    <w:rPr>
      <w:b/>
      <w:bCs/>
      <w:sz w:val="24"/>
      <w:szCs w:val="24"/>
    </w:rPr>
  </w:style>
  <w:style w:type="paragraph" w:styleId="ad">
    <w:name w:val="Balloon Text"/>
    <w:basedOn w:val="a"/>
    <w:link w:val="ae"/>
    <w:semiHidden/>
    <w:unhideWhenUsed/>
    <w:rsid w:val="00E65CE4"/>
    <w:rPr>
      <w:sz w:val="18"/>
      <w:szCs w:val="18"/>
    </w:rPr>
  </w:style>
  <w:style w:type="character" w:customStyle="1" w:styleId="ae">
    <w:name w:val="批注框文本 字符"/>
    <w:basedOn w:val="a0"/>
    <w:link w:val="ad"/>
    <w:semiHidden/>
    <w:rsid w:val="00E65CE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497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40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2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6369</Words>
  <Characters>36308</Characters>
  <Application>Microsoft Office Word</Application>
  <DocSecurity>0</DocSecurity>
  <Lines>302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rgo, Curtis K *HS</dc:creator>
  <cp:lastModifiedBy>Liansheng Ma</cp:lastModifiedBy>
  <cp:revision>2</cp:revision>
  <dcterms:created xsi:type="dcterms:W3CDTF">2022-03-24T20:38:00Z</dcterms:created>
  <dcterms:modified xsi:type="dcterms:W3CDTF">2022-03-24T20:38:00Z</dcterms:modified>
</cp:coreProperties>
</file>